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50C7A10" w14:textId="77777777" w:rsidR="008432E0" w:rsidRPr="0036021C" w:rsidRDefault="008432E0" w:rsidP="008432E0">
      <w:pPr>
        <w:spacing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Hlk59542607"/>
      <w:r w:rsidRPr="0036021C">
        <w:rPr>
          <w:rFonts w:ascii="Times New Roman" w:hAnsi="Times New Roman" w:cs="Times New Roman"/>
          <w:sz w:val="24"/>
          <w:szCs w:val="24"/>
        </w:rPr>
        <w:t xml:space="preserve">Proteome-wide Analysis of </w:t>
      </w:r>
      <w:r w:rsidRPr="0036021C">
        <w:rPr>
          <w:rFonts w:ascii="Times New Roman" w:hAnsi="Times New Roman" w:cs="Times New Roman"/>
          <w:i/>
          <w:iCs/>
          <w:sz w:val="24"/>
          <w:szCs w:val="24"/>
        </w:rPr>
        <w:t>Coxiella burnetii</w:t>
      </w:r>
      <w:r w:rsidRPr="0036021C">
        <w:rPr>
          <w:rFonts w:ascii="Times New Roman" w:hAnsi="Times New Roman" w:cs="Times New Roman"/>
          <w:sz w:val="24"/>
          <w:szCs w:val="24"/>
        </w:rPr>
        <w:t xml:space="preserve"> for </w:t>
      </w:r>
      <w:r>
        <w:rPr>
          <w:rFonts w:ascii="Times New Roman" w:hAnsi="Times New Roman" w:cs="Times New Roman"/>
          <w:sz w:val="24"/>
          <w:szCs w:val="24"/>
        </w:rPr>
        <w:t xml:space="preserve">Conserved </w:t>
      </w:r>
      <w:r w:rsidRPr="0036021C">
        <w:rPr>
          <w:rFonts w:ascii="Times New Roman" w:hAnsi="Times New Roman" w:cs="Times New Roman"/>
          <w:sz w:val="24"/>
          <w:szCs w:val="24"/>
        </w:rPr>
        <w:t xml:space="preserve">T-cell epitopes with </w:t>
      </w:r>
      <w:bookmarkEnd w:id="0"/>
      <w:r>
        <w:rPr>
          <w:rFonts w:ascii="Times New Roman" w:hAnsi="Times New Roman" w:cs="Times New Roman"/>
          <w:sz w:val="24"/>
          <w:szCs w:val="24"/>
        </w:rPr>
        <w:t xml:space="preserve">Presentation </w:t>
      </w:r>
      <w:r w:rsidRPr="0036021C">
        <w:rPr>
          <w:rFonts w:ascii="Times New Roman" w:hAnsi="Times New Roman" w:cs="Times New Roman"/>
          <w:sz w:val="24"/>
          <w:szCs w:val="24"/>
        </w:rPr>
        <w:t>Across Multiple Host Species</w:t>
      </w:r>
    </w:p>
    <w:p w14:paraId="3AB38956" w14:textId="77777777" w:rsidR="008432E0" w:rsidRPr="0036021C" w:rsidRDefault="008432E0" w:rsidP="008432E0">
      <w:pPr>
        <w:spacing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</w:p>
    <w:p w14:paraId="14A873B3" w14:textId="77777777" w:rsidR="008432E0" w:rsidRPr="0036021C" w:rsidRDefault="008432E0" w:rsidP="008432E0">
      <w:pPr>
        <w:spacing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r w:rsidRPr="0036021C">
        <w:rPr>
          <w:rFonts w:ascii="Times New Roman" w:hAnsi="Times New Roman" w:cs="Times New Roman"/>
          <w:sz w:val="24"/>
          <w:szCs w:val="24"/>
        </w:rPr>
        <w:t>Lindsay M.W. Piel</w:t>
      </w:r>
      <w:r w:rsidRPr="0036021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36021C">
        <w:rPr>
          <w:rFonts w:ascii="Times New Roman" w:hAnsi="Times New Roman" w:cs="Times New Roman"/>
          <w:sz w:val="24"/>
          <w:szCs w:val="24"/>
        </w:rPr>
        <w:t>, Codie J. Durfee</w:t>
      </w:r>
      <w:r w:rsidRPr="0036021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36021C">
        <w:rPr>
          <w:rFonts w:ascii="Times New Roman" w:hAnsi="Times New Roman" w:cs="Times New Roman"/>
          <w:sz w:val="24"/>
          <w:szCs w:val="24"/>
        </w:rPr>
        <w:t>, Stephen N. White</w:t>
      </w:r>
      <w:r w:rsidRPr="0036021C">
        <w:rPr>
          <w:rFonts w:ascii="Times New Roman" w:hAnsi="Times New Roman" w:cs="Times New Roman"/>
          <w:sz w:val="24"/>
          <w:szCs w:val="24"/>
          <w:vertAlign w:val="superscript"/>
        </w:rPr>
        <w:t>1,2,3</w:t>
      </w:r>
    </w:p>
    <w:p w14:paraId="1D6B4A22" w14:textId="77777777" w:rsidR="008432E0" w:rsidRPr="0036021C" w:rsidRDefault="008432E0" w:rsidP="008432E0">
      <w:pPr>
        <w:spacing w:line="480" w:lineRule="auto"/>
        <w:contextualSpacing/>
        <w:rPr>
          <w:rFonts w:ascii="Times New Roman" w:hAnsi="Times New Roman" w:cs="Times New Roman"/>
          <w:b/>
          <w:bCs/>
          <w:sz w:val="24"/>
          <w:szCs w:val="24"/>
        </w:rPr>
      </w:pPr>
    </w:p>
    <w:p w14:paraId="3807C55B" w14:textId="77777777" w:rsidR="008432E0" w:rsidRPr="0036021C" w:rsidRDefault="008432E0" w:rsidP="008432E0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36021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36021C">
        <w:rPr>
          <w:rFonts w:ascii="Times New Roman" w:hAnsi="Times New Roman" w:cs="Times New Roman"/>
          <w:sz w:val="24"/>
          <w:szCs w:val="24"/>
        </w:rPr>
        <w:t xml:space="preserve"> USDA-ARS Animal Disease Research Unit, Pullman, WA 99164, USA</w:t>
      </w:r>
    </w:p>
    <w:p w14:paraId="1D2B0715" w14:textId="77777777" w:rsidR="008432E0" w:rsidRPr="0036021C" w:rsidRDefault="008432E0" w:rsidP="008432E0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36021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36021C">
        <w:rPr>
          <w:rFonts w:ascii="Times New Roman" w:hAnsi="Times New Roman" w:cs="Times New Roman"/>
          <w:sz w:val="24"/>
          <w:szCs w:val="24"/>
        </w:rPr>
        <w:t xml:space="preserve"> Department of Veterinary Microbiology &amp; Pathology, Washington State University, Pullman, WA 99164, USA</w:t>
      </w:r>
    </w:p>
    <w:p w14:paraId="16BB6DFF" w14:textId="77777777" w:rsidR="008432E0" w:rsidRPr="0036021C" w:rsidRDefault="008432E0" w:rsidP="008432E0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36021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36021C">
        <w:rPr>
          <w:rFonts w:ascii="Times New Roman" w:hAnsi="Times New Roman" w:cs="Times New Roman"/>
          <w:sz w:val="24"/>
          <w:szCs w:val="24"/>
        </w:rPr>
        <w:t xml:space="preserve"> Center for Reproductive Biology, Washington State University, Pullman, WA 99164, USA</w:t>
      </w:r>
    </w:p>
    <w:p w14:paraId="2F77A069" w14:textId="77777777" w:rsidR="008432E0" w:rsidRPr="0036021C" w:rsidRDefault="008432E0" w:rsidP="008432E0">
      <w:pPr>
        <w:spacing w:line="480" w:lineRule="auto"/>
        <w:contextualSpacing/>
        <w:rPr>
          <w:rFonts w:ascii="Times New Roman" w:hAnsi="Times New Roman" w:cs="Times New Roman"/>
          <w:b/>
          <w:bCs/>
          <w:sz w:val="24"/>
          <w:szCs w:val="24"/>
        </w:rPr>
      </w:pPr>
    </w:p>
    <w:p w14:paraId="1B51AEA5" w14:textId="77777777" w:rsidR="008432E0" w:rsidRPr="0036021C" w:rsidRDefault="008432E0" w:rsidP="008432E0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36021C">
        <w:rPr>
          <w:rFonts w:ascii="Times New Roman" w:hAnsi="Times New Roman" w:cs="Times New Roman"/>
          <w:sz w:val="24"/>
          <w:szCs w:val="24"/>
        </w:rPr>
        <w:t>Correspondence: Stephen.White@usda.gov</w:t>
      </w:r>
    </w:p>
    <w:p w14:paraId="27A5A2E5" w14:textId="77777777" w:rsidR="008432E0" w:rsidRPr="0036021C" w:rsidRDefault="008432E0" w:rsidP="008432E0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6021C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tbl>
      <w:tblPr>
        <w:tblStyle w:val="TableGrid"/>
        <w:tblW w:w="10810" w:type="dxa"/>
        <w:jc w:val="center"/>
        <w:tblLayout w:type="fixed"/>
        <w:tblLook w:val="04A0" w:firstRow="1" w:lastRow="0" w:firstColumn="1" w:lastColumn="0" w:noHBand="0" w:noVBand="1"/>
      </w:tblPr>
      <w:tblGrid>
        <w:gridCol w:w="1360"/>
        <w:gridCol w:w="990"/>
        <w:gridCol w:w="3670"/>
        <w:gridCol w:w="3260"/>
        <w:gridCol w:w="900"/>
        <w:gridCol w:w="630"/>
      </w:tblGrid>
      <w:tr w:rsidR="008432E0" w:rsidRPr="0047751B" w14:paraId="4E72889B" w14:textId="77777777" w:rsidTr="003234C5">
        <w:trPr>
          <w:jc w:val="center"/>
        </w:trPr>
        <w:tc>
          <w:tcPr>
            <w:tcW w:w="13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EE561FD" w14:textId="77777777" w:rsidR="008432E0" w:rsidRPr="002D435D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D435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lastRenderedPageBreak/>
              <w:t>Locus Tag (Gene Name)</w:t>
            </w:r>
          </w:p>
        </w:tc>
        <w:tc>
          <w:tcPr>
            <w:tcW w:w="99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00ED064C" w14:textId="77777777" w:rsidR="008432E0" w:rsidRPr="00B8526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8526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pecies</w:t>
            </w:r>
          </w:p>
        </w:tc>
        <w:tc>
          <w:tcPr>
            <w:tcW w:w="367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20174DDB" w14:textId="77777777" w:rsidR="008432E0" w:rsidRPr="00D451A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B5E11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pitopes Found</w:t>
            </w:r>
          </w:p>
        </w:tc>
        <w:tc>
          <w:tcPr>
            <w:tcW w:w="32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39127F89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65AA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xperimental Process</w:t>
            </w:r>
          </w:p>
        </w:tc>
        <w:tc>
          <w:tcPr>
            <w:tcW w:w="9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5B379DC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65AA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pitope</w:t>
            </w:r>
          </w:p>
          <w:p w14:paraId="2156A8DE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65AA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ype</w:t>
            </w:r>
          </w:p>
        </w:tc>
        <w:tc>
          <w:tcPr>
            <w:tcW w:w="6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4990C1E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65AAA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f.</w:t>
            </w:r>
          </w:p>
        </w:tc>
      </w:tr>
      <w:tr w:rsidR="008432E0" w:rsidRPr="0047751B" w14:paraId="22DAC87B" w14:textId="77777777" w:rsidTr="003234C5">
        <w:trPr>
          <w:jc w:val="center"/>
        </w:trPr>
        <w:tc>
          <w:tcPr>
            <w:tcW w:w="1360" w:type="dxa"/>
            <w:tcBorders>
              <w:top w:val="single" w:sz="8" w:space="0" w:color="auto"/>
            </w:tcBorders>
            <w:shd w:val="clear" w:color="auto" w:fill="auto"/>
          </w:tcPr>
          <w:p w14:paraId="1AEF7482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0077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990" w:type="dxa"/>
            <w:tcBorders>
              <w:top w:val="single" w:sz="8" w:space="0" w:color="auto"/>
            </w:tcBorders>
            <w:shd w:val="clear" w:color="auto" w:fill="auto"/>
          </w:tcPr>
          <w:p w14:paraId="6F555CA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  <w:tcBorders>
              <w:top w:val="single" w:sz="8" w:space="0" w:color="auto"/>
            </w:tcBorders>
          </w:tcPr>
          <w:p w14:paraId="38D0E3D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203-LTLLLNWVNY-212</w:t>
            </w:r>
          </w:p>
        </w:tc>
        <w:tc>
          <w:tcPr>
            <w:tcW w:w="3260" w:type="dxa"/>
            <w:tcBorders>
              <w:top w:val="single" w:sz="8" w:space="0" w:color="auto"/>
            </w:tcBorders>
            <w:shd w:val="clear" w:color="auto" w:fill="auto"/>
          </w:tcPr>
          <w:p w14:paraId="40C263B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  <w:tcBorders>
              <w:top w:val="single" w:sz="8" w:space="0" w:color="auto"/>
            </w:tcBorders>
          </w:tcPr>
          <w:p w14:paraId="7C7903F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</w:t>
            </w:r>
          </w:p>
        </w:tc>
        <w:tc>
          <w:tcPr>
            <w:tcW w:w="630" w:type="dxa"/>
            <w:tcBorders>
              <w:top w:val="single" w:sz="8" w:space="0" w:color="auto"/>
            </w:tcBorders>
            <w:shd w:val="clear" w:color="auto" w:fill="auto"/>
          </w:tcPr>
          <w:p w14:paraId="49998D9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1BF0E08D" w14:textId="77777777" w:rsidTr="003234C5">
        <w:trPr>
          <w:jc w:val="center"/>
        </w:trPr>
        <w:tc>
          <w:tcPr>
            <w:tcW w:w="1360" w:type="dxa"/>
          </w:tcPr>
          <w:p w14:paraId="3E49E79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0092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  <w:p w14:paraId="344705B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</w:t>
            </w:r>
            <w:r w:rsidRPr="0047751B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ybgF</w:t>
            </w: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90" w:type="dxa"/>
          </w:tcPr>
          <w:p w14:paraId="23B41B1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</w:tcPr>
          <w:p w14:paraId="4F80561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185-LLTKKQYDKAQASFQ-199</w:t>
            </w:r>
          </w:p>
        </w:tc>
        <w:tc>
          <w:tcPr>
            <w:tcW w:w="3260" w:type="dxa"/>
          </w:tcPr>
          <w:p w14:paraId="0973793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Immunologic Response in Immunized Mice</w:t>
            </w:r>
          </w:p>
        </w:tc>
        <w:tc>
          <w:tcPr>
            <w:tcW w:w="900" w:type="dxa"/>
          </w:tcPr>
          <w:p w14:paraId="2DFCEF3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5B7112F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ong&lt;/Author&gt;&lt;Year&gt;2014&lt;/Year&gt;&lt;RecNum&gt;7&lt;/RecNum&gt;&lt;DisplayText&gt;(2)&lt;/DisplayText&gt;&lt;record&gt;&lt;rec-number&gt;7&lt;/rec-number&gt;&lt;foreign-keys&gt;&lt;key app="EN" db-id="s20e5dzt725rvoew5p3xd50rdf00pe9ztzwd" timestamp="1595347352"&gt;7&lt;/key&gt;&lt;/foreign-keys&gt;&lt;ref-type name="Journal Article"&gt;17&lt;/ref-type&gt;&lt;contributors&gt;&lt;authors&gt;&lt;author&gt;Xiong, X.&lt;/author&gt;&lt;author&gt;Qi, Y.&lt;/author&gt;&lt;author&gt;Jiao, J.&lt;/author&gt;&lt;author&gt;Gong, W.&lt;/author&gt;&lt;author&gt;Duan, C.&lt;/author&gt;&lt;author&gt;Wen, B.&lt;/author&gt;&lt;/authors&gt;&lt;/contributors&gt;&lt;auth-address&gt;State Key Laboratory of Pathogen and Biosecurity, Beijing Institute of Microbiology and Epidemiology, Beijing, China.&lt;/auth-address&gt;&lt;titles&gt;&lt;title&gt;Exploratory study on Th1 epitope-induced protective immunity against Coxiella burnetii infection&lt;/title&gt;&lt;secondary-title&gt;PLoS One&lt;/secondary-title&gt;&lt;/titles&gt;&lt;pages&gt;e87206&lt;/pages&gt;&lt;volume&gt;9&lt;/volume&gt;&lt;number&gt;1&lt;/number&gt;&lt;edition&gt;2014/02/06&lt;/edition&gt;&lt;keywords&gt;&lt;keyword&gt;Animals&lt;/keyword&gt;&lt;keyword&gt;Antibodies, Bacterial/immunology&lt;/keyword&gt;&lt;keyword&gt;Antigens, Bacterial/immunology&lt;/keyword&gt;&lt;keyword&gt;Bacterial Vaccines/*immunology&lt;/keyword&gt;&lt;keyword&gt;CD4-Positive T-Lymphocytes/immunology&lt;/keyword&gt;&lt;keyword&gt;Coxiella burnetii/*immunology&lt;/keyword&gt;&lt;keyword&gt;Epitopes/*immunology&lt;/keyword&gt;&lt;keyword&gt;Female&lt;/keyword&gt;&lt;keyword&gt;Interferon-gamma/immunology&lt;/keyword&gt;&lt;keyword&gt;Interleukin-12/immunology&lt;/keyword&gt;&lt;keyword&gt;Interleukin-2/immunology&lt;/keyword&gt;&lt;keyword&gt;Mice&lt;/keyword&gt;&lt;keyword&gt;Mice, Inbred C57BL&lt;/keyword&gt;&lt;keyword&gt;Q Fever/*immunology&lt;/keyword&gt;&lt;keyword&gt;Th1 Cells/*immunology&lt;/keyword&gt;&lt;keyword&gt;Tumor Necrosis Factor-alpha/immunology&lt;/keyword&gt;&lt;/keywords&gt;&lt;dates&gt;&lt;year&gt;2014&lt;/year&gt;&lt;/dates&gt;&lt;isbn&gt;1932-6203 (Electronic)&amp;#xD;1932-6203 (Linking)&lt;/isbn&gt;&lt;accession-num&gt;24498044&lt;/accession-num&gt;&lt;urls&gt;&lt;related-urls&gt;&lt;url&gt;https://www.ncbi.nlm.nih.gov/pubmed/24498044&lt;/url&gt;&lt;/related-urls&gt;&lt;/urls&gt;&lt;custom2&gt;PMC3907486&lt;/custom2&gt;&lt;electronic-resource-num&gt;10.1371/journal.pone.008720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66E0B133" w14:textId="77777777" w:rsidTr="003234C5">
        <w:trPr>
          <w:jc w:val="center"/>
        </w:trPr>
        <w:tc>
          <w:tcPr>
            <w:tcW w:w="1360" w:type="dxa"/>
          </w:tcPr>
          <w:p w14:paraId="02E346C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641E498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78F7C41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5429B2F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5EC3920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0FC72B9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igil&lt;/Author&gt;&lt;Year&gt;2010&lt;/Year&gt;&lt;RecNum&gt;9&lt;/RecNum&gt;&lt;DisplayText&gt;(3)&lt;/DisplayText&gt;&lt;record&gt;&lt;rec-number&gt;9&lt;/rec-number&gt;&lt;foreign-keys&gt;&lt;key app="EN" db-id="s20e5dzt725rvoew5p3xd50rdf00pe9ztzwd" timestamp="1595449836"&gt;9&lt;/key&gt;&lt;/foreign-keys&gt;&lt;ref-type name="Journal Article"&gt;17&lt;/ref-type&gt;&lt;contributors&gt;&lt;authors&gt;&lt;author&gt;Vigil, A.&lt;/author&gt;&lt;author&gt;Ortega, R.&lt;/author&gt;&lt;author&gt;Nakajima-Sasaki, R.&lt;/author&gt;&lt;author&gt;Pablo, J.&lt;/author&gt;&lt;author&gt;Molina, D. M.&lt;/author&gt;&lt;author&gt;Chao, C. C.&lt;/author&gt;&lt;author&gt;Chen, H. W.&lt;/author&gt;&lt;author&gt;Ching, W. M.&lt;/author&gt;&lt;author&gt;Felgner, P. L.&lt;/author&gt;&lt;/authors&gt;&lt;/contributors&gt;&lt;auth-address&gt;Department of Medicine, Division of Infectious Diseases, University of California, Irvine, CA 92697, USA. vigila@uci.edu&lt;/auth-address&gt;&lt;titles&gt;&lt;title&gt;Genome-wide profiling of humoral immune response to Coxiella burnetii infection by protein microarray&lt;/title&gt;&lt;secondary-title&gt;Proteomics&lt;/secondary-title&gt;&lt;/titles&gt;&lt;pages&gt;2259-69&lt;/pages&gt;&lt;volume&gt;10&lt;/volume&gt;&lt;number&gt;12&lt;/number&gt;&lt;edition&gt;2010/04/15&lt;/edition&gt;&lt;keywords&gt;&lt;keyword&gt;Coxiella burnetii/genetics/*immunology&lt;/keyword&gt;&lt;keyword&gt;Gene Expression Profiling&lt;/keyword&gt;&lt;keyword&gt;Humans&lt;/keyword&gt;&lt;keyword&gt;Immunity, Humoral/*genetics/*immunology&lt;/keyword&gt;&lt;keyword&gt;Open Reading Frames/genetics&lt;/keyword&gt;&lt;keyword&gt;Polymerase Chain Reaction&lt;/keyword&gt;&lt;keyword&gt;Protein Array Analysis/*methods&lt;/keyword&gt;&lt;keyword&gt;Q Fever/*immunology/microbiology&lt;/keyword&gt;&lt;/keywords&gt;&lt;dates&gt;&lt;year&gt;2010&lt;/year&gt;&lt;pub-dates&gt;&lt;date&gt;Jun&lt;/date&gt;&lt;/pub-dates&gt;&lt;/dates&gt;&lt;isbn&gt;1615-9861 (Electronic)&amp;#xD;1615-9853 (Linking)&lt;/isbn&gt;&lt;accession-num&gt;20391532&lt;/accession-num&gt;&lt;urls&gt;&lt;related-urls&gt;&lt;url&gt;https://www.ncbi.nlm.nih.gov/pubmed/20391532&lt;/url&gt;&lt;/related-urls&gt;&lt;/urls&gt;&lt;custom2&gt;PMC2892821&lt;/custom2&gt;&lt;electronic-resource-num&gt;10.1002/pmic.20100006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1956736A" w14:textId="77777777" w:rsidTr="003234C5">
        <w:trPr>
          <w:jc w:val="center"/>
        </w:trPr>
        <w:tc>
          <w:tcPr>
            <w:tcW w:w="1360" w:type="dxa"/>
          </w:tcPr>
          <w:p w14:paraId="54FACDD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34B7828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7F18461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196-ASFQNYLNDY-205</w:t>
            </w:r>
          </w:p>
        </w:tc>
        <w:tc>
          <w:tcPr>
            <w:tcW w:w="3260" w:type="dxa"/>
          </w:tcPr>
          <w:p w14:paraId="6144FB2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2E62EBB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</w:t>
            </w:r>
          </w:p>
        </w:tc>
        <w:tc>
          <w:tcPr>
            <w:tcW w:w="630" w:type="dxa"/>
          </w:tcPr>
          <w:p w14:paraId="23F8C2D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680D5628" w14:textId="77777777" w:rsidTr="003234C5">
        <w:trPr>
          <w:jc w:val="center"/>
        </w:trPr>
        <w:tc>
          <w:tcPr>
            <w:tcW w:w="1360" w:type="dxa"/>
          </w:tcPr>
          <w:p w14:paraId="249678C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0109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*</w:t>
            </w: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990" w:type="dxa"/>
          </w:tcPr>
          <w:p w14:paraId="3BA4713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2E99102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410E27C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5717BA5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4454109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igil&lt;/Author&gt;&lt;Year&gt;2010&lt;/Year&gt;&lt;RecNum&gt;9&lt;/RecNum&gt;&lt;DisplayText&gt;(3)&lt;/DisplayText&gt;&lt;record&gt;&lt;rec-number&gt;9&lt;/rec-number&gt;&lt;foreign-keys&gt;&lt;key app="EN" db-id="s20e5dzt725rvoew5p3xd50rdf00pe9ztzwd" timestamp="1595449836"&gt;9&lt;/key&gt;&lt;/foreign-keys&gt;&lt;ref-type name="Journal Article"&gt;17&lt;/ref-type&gt;&lt;contributors&gt;&lt;authors&gt;&lt;author&gt;Vigil, A.&lt;/author&gt;&lt;author&gt;Ortega, R.&lt;/author&gt;&lt;author&gt;Nakajima-Sasaki, R.&lt;/author&gt;&lt;author&gt;Pablo, J.&lt;/author&gt;&lt;author&gt;Molina, D. M.&lt;/author&gt;&lt;author&gt;Chao, C. C.&lt;/author&gt;&lt;author&gt;Chen, H. W.&lt;/author&gt;&lt;author&gt;Ching, W. M.&lt;/author&gt;&lt;author&gt;Felgner, P. L.&lt;/author&gt;&lt;/authors&gt;&lt;/contributors&gt;&lt;auth-address&gt;Department of Medicine, Division of Infectious Diseases, University of California, Irvine, CA 92697, USA. vigila@uci.edu&lt;/auth-address&gt;&lt;titles&gt;&lt;title&gt;Genome-wide profiling of humoral immune response to Coxiella burnetii infection by protein microarray&lt;/title&gt;&lt;secondary-title&gt;Proteomics&lt;/secondary-title&gt;&lt;/titles&gt;&lt;pages&gt;2259-69&lt;/pages&gt;&lt;volume&gt;10&lt;/volume&gt;&lt;number&gt;12&lt;/number&gt;&lt;edition&gt;2010/04/15&lt;/edition&gt;&lt;keywords&gt;&lt;keyword&gt;Coxiella burnetii/genetics/*immunology&lt;/keyword&gt;&lt;keyword&gt;Gene Expression Profiling&lt;/keyword&gt;&lt;keyword&gt;Humans&lt;/keyword&gt;&lt;keyword&gt;Immunity, Humoral/*genetics/*immunology&lt;/keyword&gt;&lt;keyword&gt;Open Reading Frames/genetics&lt;/keyword&gt;&lt;keyword&gt;Polymerase Chain Reaction&lt;/keyword&gt;&lt;keyword&gt;Protein Array Analysis/*methods&lt;/keyword&gt;&lt;keyword&gt;Q Fever/*immunology/microbiology&lt;/keyword&gt;&lt;/keywords&gt;&lt;dates&gt;&lt;year&gt;2010&lt;/year&gt;&lt;pub-dates&gt;&lt;date&gt;Jun&lt;/date&gt;&lt;/pub-dates&gt;&lt;/dates&gt;&lt;isbn&gt;1615-9861 (Electronic)&amp;#xD;1615-9853 (Linking)&lt;/isbn&gt;&lt;accession-num&gt;20391532&lt;/accession-num&gt;&lt;urls&gt;&lt;related-urls&gt;&lt;url&gt;https://www.ncbi.nlm.nih.gov/pubmed/20391532&lt;/url&gt;&lt;/related-urls&gt;&lt;/urls&gt;&lt;custom2&gt;PMC2892821&lt;/custom2&gt;&lt;electronic-resource-num&gt;10.1002/pmic.20100006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31751CCF" w14:textId="77777777" w:rsidTr="003234C5">
        <w:trPr>
          <w:jc w:val="center"/>
        </w:trPr>
        <w:tc>
          <w:tcPr>
            <w:tcW w:w="1360" w:type="dxa"/>
          </w:tcPr>
          <w:p w14:paraId="62AF2C8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754CE5E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221CB01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247-SPAVLSAAKKIFGDGA-262</w:t>
            </w:r>
          </w:p>
          <w:p w14:paraId="419C9F8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105-KTFVYPMGLY-114</w:t>
            </w:r>
          </w:p>
        </w:tc>
        <w:tc>
          <w:tcPr>
            <w:tcW w:w="3260" w:type="dxa"/>
          </w:tcPr>
          <w:p w14:paraId="30A1B05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45F7352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/I</w:t>
            </w:r>
          </w:p>
        </w:tc>
        <w:tc>
          <w:tcPr>
            <w:tcW w:w="630" w:type="dxa"/>
          </w:tcPr>
          <w:p w14:paraId="37BEE57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5938DD82" w14:textId="77777777" w:rsidTr="003234C5">
        <w:trPr>
          <w:jc w:val="center"/>
        </w:trPr>
        <w:tc>
          <w:tcPr>
            <w:tcW w:w="1360" w:type="dxa"/>
          </w:tcPr>
          <w:p w14:paraId="74DEF53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0307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  <w:p w14:paraId="2872D5F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0" w:type="dxa"/>
          </w:tcPr>
          <w:p w14:paraId="58863B9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</w:tcPr>
          <w:p w14:paraId="30A9F7A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146-GKLGVAYTYNRANAG-160</w:t>
            </w:r>
          </w:p>
        </w:tc>
        <w:tc>
          <w:tcPr>
            <w:tcW w:w="3260" w:type="dxa"/>
          </w:tcPr>
          <w:p w14:paraId="038EF16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Immunologic Response in Immunized Mice</w:t>
            </w:r>
          </w:p>
        </w:tc>
        <w:tc>
          <w:tcPr>
            <w:tcW w:w="900" w:type="dxa"/>
          </w:tcPr>
          <w:p w14:paraId="1DCEC7B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20CFA6A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ong&lt;/Author&gt;&lt;Year&gt;2014&lt;/Year&gt;&lt;RecNum&gt;7&lt;/RecNum&gt;&lt;DisplayText&gt;(2)&lt;/DisplayText&gt;&lt;record&gt;&lt;rec-number&gt;7&lt;/rec-number&gt;&lt;foreign-keys&gt;&lt;key app="EN" db-id="s20e5dzt725rvoew5p3xd50rdf00pe9ztzwd" timestamp="1595347352"&gt;7&lt;/key&gt;&lt;/foreign-keys&gt;&lt;ref-type name="Journal Article"&gt;17&lt;/ref-type&gt;&lt;contributors&gt;&lt;authors&gt;&lt;author&gt;Xiong, X.&lt;/author&gt;&lt;author&gt;Qi, Y.&lt;/author&gt;&lt;author&gt;Jiao, J.&lt;/author&gt;&lt;author&gt;Gong, W.&lt;/author&gt;&lt;author&gt;Duan, C.&lt;/author&gt;&lt;author&gt;Wen, B.&lt;/author&gt;&lt;/authors&gt;&lt;/contributors&gt;&lt;auth-address&gt;State Key Laboratory of Pathogen and Biosecurity, Beijing Institute of Microbiology and Epidemiology, Beijing, China.&lt;/auth-address&gt;&lt;titles&gt;&lt;title&gt;Exploratory study on Th1 epitope-induced protective immunity against Coxiella burnetii infection&lt;/title&gt;&lt;secondary-title&gt;PLoS One&lt;/secondary-title&gt;&lt;/titles&gt;&lt;pages&gt;e87206&lt;/pages&gt;&lt;volume&gt;9&lt;/volume&gt;&lt;number&gt;1&lt;/number&gt;&lt;edition&gt;2014/02/06&lt;/edition&gt;&lt;keywords&gt;&lt;keyword&gt;Animals&lt;/keyword&gt;&lt;keyword&gt;Antibodies, Bacterial/immunology&lt;/keyword&gt;&lt;keyword&gt;Antigens, Bacterial/immunology&lt;/keyword&gt;&lt;keyword&gt;Bacterial Vaccines/*immunology&lt;/keyword&gt;&lt;keyword&gt;CD4-Positive T-Lymphocytes/immunology&lt;/keyword&gt;&lt;keyword&gt;Coxiella burnetii/*immunology&lt;/keyword&gt;&lt;keyword&gt;Epitopes/*immunology&lt;/keyword&gt;&lt;keyword&gt;Female&lt;/keyword&gt;&lt;keyword&gt;Interferon-gamma/immunology&lt;/keyword&gt;&lt;keyword&gt;Interleukin-12/immunology&lt;/keyword&gt;&lt;keyword&gt;Interleukin-2/immunology&lt;/keyword&gt;&lt;keyword&gt;Mice&lt;/keyword&gt;&lt;keyword&gt;Mice, Inbred C57BL&lt;/keyword&gt;&lt;keyword&gt;Q Fever/*immunology&lt;/keyword&gt;&lt;keyword&gt;Th1 Cells/*immunology&lt;/keyword&gt;&lt;keyword&gt;Tumor Necrosis Factor-alpha/immunology&lt;/keyword&gt;&lt;/keywords&gt;&lt;dates&gt;&lt;year&gt;2014&lt;/year&gt;&lt;/dates&gt;&lt;isbn&gt;1932-6203 (Electronic)&amp;#xD;1932-6203 (Linking)&lt;/isbn&gt;&lt;accession-num&gt;24498044&lt;/accession-num&gt;&lt;urls&gt;&lt;related-urls&gt;&lt;url&gt;https://www.ncbi.nlm.nih.gov/pubmed/24498044&lt;/url&gt;&lt;/related-urls&gt;&lt;/urls&gt;&lt;custom2&gt;PMC3907486&lt;/custom2&gt;&lt;electronic-resource-num&gt;10.1371/journal.pone.008720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6EC9EA31" w14:textId="77777777" w:rsidTr="003234C5">
        <w:trPr>
          <w:jc w:val="center"/>
        </w:trPr>
        <w:tc>
          <w:tcPr>
            <w:tcW w:w="1360" w:type="dxa"/>
          </w:tcPr>
          <w:p w14:paraId="7596AEB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0" w:type="dxa"/>
          </w:tcPr>
          <w:p w14:paraId="30B8E72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408808F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3DCC26F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5BFEF57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5F1CCBF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0KTwvRGlzcGxheVRleHQ+PHJlY29yZD48cmVj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0KTwvRGlzcGxheVRleHQ+PHJlY29yZD48cmVj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61D1C2F9" w14:textId="77777777" w:rsidTr="003234C5">
        <w:trPr>
          <w:jc w:val="center"/>
        </w:trPr>
        <w:tc>
          <w:tcPr>
            <w:tcW w:w="1360" w:type="dxa"/>
          </w:tcPr>
          <w:p w14:paraId="532A58B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0" w:type="dxa"/>
          </w:tcPr>
          <w:p w14:paraId="1A9ACC6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3F9FAC4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149-GVAYTYNRANAGLPTNK-165</w:t>
            </w:r>
          </w:p>
          <w:p w14:paraId="6BA045F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202-VPGYRNASSKRFVAP-216</w:t>
            </w:r>
          </w:p>
        </w:tc>
        <w:tc>
          <w:tcPr>
            <w:tcW w:w="3260" w:type="dxa"/>
          </w:tcPr>
          <w:p w14:paraId="7EA883A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21CF414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2707659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52FFC943" w14:textId="77777777" w:rsidTr="003234C5">
        <w:trPr>
          <w:jc w:val="center"/>
        </w:trPr>
        <w:tc>
          <w:tcPr>
            <w:tcW w:w="1360" w:type="dxa"/>
          </w:tcPr>
          <w:p w14:paraId="4731B83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0" w:type="dxa"/>
          </w:tcPr>
          <w:p w14:paraId="597566E1" w14:textId="77777777" w:rsidR="008432E0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oat &amp;</w:t>
            </w:r>
          </w:p>
          <w:p w14:paraId="07F8AF7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6A70270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6B95CCE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eta-analysis with Goat and Human Serology Testing</w:t>
            </w:r>
          </w:p>
        </w:tc>
        <w:tc>
          <w:tcPr>
            <w:tcW w:w="900" w:type="dxa"/>
          </w:tcPr>
          <w:p w14:paraId="6CE2647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44357CC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ller&lt;/Author&gt;&lt;Year&gt;2020&lt;/Year&gt;&lt;RecNum&gt;31&lt;/RecNum&gt;&lt;DisplayText&gt;(5)&lt;/DisplayText&gt;&lt;record&gt;&lt;rec-number&gt;31&lt;/rec-number&gt;&lt;foreign-keys&gt;&lt;key app="EN" db-id="s20e5dzt725rvoew5p3xd50rdf00pe9ztzwd" timestamp="1608046844"&gt;31&lt;/key&gt;&lt;/foreign-keys&gt;&lt;ref-type name="Journal Article"&gt;17&lt;/ref-type&gt;&lt;contributors&gt;&lt;authors&gt;&lt;author&gt;Miller, H. K.&lt;/author&gt;&lt;author&gt;Kersh, G. J.&lt;/author&gt;&lt;/authors&gt;&lt;/contributors&gt;&lt;auth-address&gt;Rickettsial Zoonoses Branch, Centers for Disease Control and Prevention, Atlanta, GA, USA. lvj5@cdc.gov.&amp;#xD;Rickettsial Zoonoses Branch, Centers for Disease Control and Prevention, Atlanta, GA, USA.&lt;/auth-address&gt;&lt;titles&gt;&lt;title&gt;Analysis of recombinant proteins for Q fever diagnostics&lt;/title&gt;&lt;secondary-title&gt;Sci Rep&lt;/secondary-title&gt;&lt;/titles&gt;&lt;periodical&gt;&lt;full-title&gt;Sci Rep&lt;/full-title&gt;&lt;/periodical&gt;&lt;pages&gt;20934&lt;/pages&gt;&lt;volume&gt;10&lt;/volume&gt;&lt;number&gt;1&lt;/number&gt;&lt;edition&gt;2020/12/03&lt;/edition&gt;&lt;dates&gt;&lt;year&gt;2020&lt;/year&gt;&lt;pub-dates&gt;&lt;date&gt;Dec 1&lt;/date&gt;&lt;/pub-dates&gt;&lt;/dates&gt;&lt;isbn&gt;2045-2322 (Electronic)&amp;#xD;2045-2322 (Linking)&lt;/isbn&gt;&lt;accession-num&gt;33262373&lt;/accession-num&gt;&lt;urls&gt;&lt;related-urls&gt;&lt;url&gt;https://www.ncbi.nlm.nih.gov/pubmed/33262373&lt;/url&gt;&lt;/related-urls&gt;&lt;/urls&gt;&lt;custom2&gt;PMC7708433&lt;/custom2&gt;&lt;electronic-resource-num&gt;10.1038/s41598-020-77343-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79D26E32" w14:textId="77777777" w:rsidTr="003234C5">
        <w:trPr>
          <w:jc w:val="center"/>
        </w:trPr>
        <w:tc>
          <w:tcPr>
            <w:tcW w:w="1360" w:type="dxa"/>
          </w:tcPr>
          <w:p w14:paraId="39D8DE5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031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  <w:p w14:paraId="4FD58E2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4EBA9DD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</w:tcPr>
          <w:p w14:paraId="68464C1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70-PVSASITQFGPVGEL-84</w:t>
            </w:r>
          </w:p>
        </w:tc>
        <w:tc>
          <w:tcPr>
            <w:tcW w:w="3260" w:type="dxa"/>
          </w:tcPr>
          <w:p w14:paraId="6BE232B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Immunologic Response in Immunized Mice</w:t>
            </w:r>
          </w:p>
        </w:tc>
        <w:tc>
          <w:tcPr>
            <w:tcW w:w="900" w:type="dxa"/>
          </w:tcPr>
          <w:p w14:paraId="5FC1B72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259C576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ong&lt;/Author&gt;&lt;Year&gt;2014&lt;/Year&gt;&lt;RecNum&gt;7&lt;/RecNum&gt;&lt;DisplayText&gt;(2)&lt;/DisplayText&gt;&lt;record&gt;&lt;rec-number&gt;7&lt;/rec-number&gt;&lt;foreign-keys&gt;&lt;key app="EN" db-id="s20e5dzt725rvoew5p3xd50rdf00pe9ztzwd" timestamp="1595347352"&gt;7&lt;/key&gt;&lt;/foreign-keys&gt;&lt;ref-type name="Journal Article"&gt;17&lt;/ref-type&gt;&lt;contributors&gt;&lt;authors&gt;&lt;author&gt;Xiong, X.&lt;/author&gt;&lt;author&gt;Qi, Y.&lt;/author&gt;&lt;author&gt;Jiao, J.&lt;/author&gt;&lt;author&gt;Gong, W.&lt;/author&gt;&lt;author&gt;Duan, C.&lt;/author&gt;&lt;author&gt;Wen, B.&lt;/author&gt;&lt;/authors&gt;&lt;/contributors&gt;&lt;auth-address&gt;State Key Laboratory of Pathogen and Biosecurity, Beijing Institute of Microbiology and Epidemiology, Beijing, China.&lt;/auth-address&gt;&lt;titles&gt;&lt;title&gt;Exploratory study on Th1 epitope-induced protective immunity against Coxiella burnetii infection&lt;/title&gt;&lt;secondary-title&gt;PLoS One&lt;/secondary-title&gt;&lt;/titles&gt;&lt;pages&gt;e87206&lt;/pages&gt;&lt;volume&gt;9&lt;/volume&gt;&lt;number&gt;1&lt;/number&gt;&lt;edition&gt;2014/02/06&lt;/edition&gt;&lt;keywords&gt;&lt;keyword&gt;Animals&lt;/keyword&gt;&lt;keyword&gt;Antibodies, Bacterial/immunology&lt;/keyword&gt;&lt;keyword&gt;Antigens, Bacterial/immunology&lt;/keyword&gt;&lt;keyword&gt;Bacterial Vaccines/*immunology&lt;/keyword&gt;&lt;keyword&gt;CD4-Positive T-Lymphocytes/immunology&lt;/keyword&gt;&lt;keyword&gt;Coxiella burnetii/*immunology&lt;/keyword&gt;&lt;keyword&gt;Epitopes/*immunology&lt;/keyword&gt;&lt;keyword&gt;Female&lt;/keyword&gt;&lt;keyword&gt;Interferon-gamma/immunology&lt;/keyword&gt;&lt;keyword&gt;Interleukin-12/immunology&lt;/keyword&gt;&lt;keyword&gt;Interleukin-2/immunology&lt;/keyword&gt;&lt;keyword&gt;Mice&lt;/keyword&gt;&lt;keyword&gt;Mice, Inbred C57BL&lt;/keyword&gt;&lt;keyword&gt;Q Fever/*immunology&lt;/keyword&gt;&lt;keyword&gt;Th1 Cells/*immunology&lt;/keyword&gt;&lt;keyword&gt;Tumor Necrosis Factor-alpha/immunology&lt;/keyword&gt;&lt;/keywords&gt;&lt;dates&gt;&lt;year&gt;2014&lt;/year&gt;&lt;/dates&gt;&lt;isbn&gt;1932-6203 (Electronic)&amp;#xD;1932-6203 (Linking)&lt;/isbn&gt;&lt;accession-num&gt;24498044&lt;/accession-num&gt;&lt;urls&gt;&lt;related-urls&gt;&lt;url&gt;https://www.ncbi.nlm.nih.gov/pubmed/24498044&lt;/url&gt;&lt;/related-urls&gt;&lt;/urls&gt;&lt;custom2&gt;PMC3907486&lt;/custom2&gt;&lt;electronic-resource-num&gt;10.1371/journal.pone.008720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64B91728" w14:textId="77777777" w:rsidTr="003234C5">
        <w:trPr>
          <w:jc w:val="center"/>
        </w:trPr>
        <w:tc>
          <w:tcPr>
            <w:tcW w:w="1360" w:type="dxa"/>
          </w:tcPr>
          <w:p w14:paraId="18DA7B9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10C2FF7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</w:tcPr>
          <w:p w14:paraId="23CFE60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79B96EC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IFN-γ and Antibody Production</w:t>
            </w:r>
          </w:p>
        </w:tc>
        <w:tc>
          <w:tcPr>
            <w:tcW w:w="900" w:type="dxa"/>
          </w:tcPr>
          <w:p w14:paraId="59DC351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6FECA66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MTwvWWVhcj48UmVj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MTwvWWVhcj48UmVj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234337C0" w14:textId="77777777" w:rsidTr="003234C5">
        <w:trPr>
          <w:jc w:val="center"/>
        </w:trPr>
        <w:tc>
          <w:tcPr>
            <w:tcW w:w="1360" w:type="dxa"/>
          </w:tcPr>
          <w:p w14:paraId="2BBA540A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054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</w:p>
          <w:p w14:paraId="2636DCC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</w:t>
            </w:r>
            <w:r w:rsidRPr="0047751B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lemA</w:t>
            </w: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90" w:type="dxa"/>
          </w:tcPr>
          <w:p w14:paraId="21C15DC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12380CD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0B52452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6E333B2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3E717FD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aWdpbDwvQXV0aG9yPjxZZWFyPjIwMTA8L1llYXI+PFJl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aWdpbDwvQXV0aG9yPjxZZWFyPjIwMTA8L1llYXI+PFJl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, 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26830FD6" w14:textId="77777777" w:rsidTr="003234C5">
        <w:trPr>
          <w:jc w:val="center"/>
        </w:trPr>
        <w:tc>
          <w:tcPr>
            <w:tcW w:w="1360" w:type="dxa"/>
          </w:tcPr>
          <w:p w14:paraId="64BE7AE4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0612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</w:p>
          <w:p w14:paraId="7A7D7B3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(</w:t>
            </w:r>
            <w:r w:rsidRPr="0047751B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ompH</w:t>
            </w: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90" w:type="dxa"/>
          </w:tcPr>
          <w:p w14:paraId="3AED70A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4208B2E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41-IKDINTRLEK-50</w:t>
            </w:r>
          </w:p>
          <w:p w14:paraId="62C527A1" w14:textId="77777777" w:rsidR="008432E0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76-DEAVMGKKEAENLR-89</w:t>
            </w:r>
          </w:p>
          <w:p w14:paraId="408E3D2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0-KEIQNDESTLRQQQQQ-105</w:t>
            </w:r>
          </w:p>
          <w:p w14:paraId="2BCCF01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123-SKVNGAVKRVAE-134</w:t>
            </w:r>
          </w:p>
        </w:tc>
        <w:tc>
          <w:tcPr>
            <w:tcW w:w="3260" w:type="dxa"/>
          </w:tcPr>
          <w:p w14:paraId="7022690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 xml:space="preserve">Bioinformatic Analysis </w:t>
            </w:r>
          </w:p>
        </w:tc>
        <w:tc>
          <w:tcPr>
            <w:tcW w:w="900" w:type="dxa"/>
          </w:tcPr>
          <w:p w14:paraId="732536B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/I/II/I</w:t>
            </w:r>
          </w:p>
        </w:tc>
        <w:tc>
          <w:tcPr>
            <w:tcW w:w="630" w:type="dxa"/>
          </w:tcPr>
          <w:p w14:paraId="75B11BC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XlkYXJpPC9BdXRob3I+PFllYXI+MjAxOTwvWWVhcj48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XlkYXJpPC9BdXRob3I+PFllYXI+MjAxOTwvWWVhcj48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341E3B9E" w14:textId="77777777" w:rsidTr="003234C5">
        <w:trPr>
          <w:jc w:val="center"/>
        </w:trPr>
        <w:tc>
          <w:tcPr>
            <w:tcW w:w="1360" w:type="dxa"/>
          </w:tcPr>
          <w:p w14:paraId="0D03524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5378E10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</w:tcPr>
          <w:p w14:paraId="5F5CFAC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13-VAMIWSVAAVAQTVG-27</w:t>
            </w:r>
          </w:p>
        </w:tc>
        <w:tc>
          <w:tcPr>
            <w:tcW w:w="3260" w:type="dxa"/>
          </w:tcPr>
          <w:p w14:paraId="0D0E1B4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Immunologic Response in Immunized Mice</w:t>
            </w:r>
          </w:p>
        </w:tc>
        <w:tc>
          <w:tcPr>
            <w:tcW w:w="900" w:type="dxa"/>
          </w:tcPr>
          <w:p w14:paraId="713880D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1FB3144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ong&lt;/Author&gt;&lt;Year&gt;2014&lt;/Year&gt;&lt;RecNum&gt;7&lt;/RecNum&gt;&lt;DisplayText&gt;(2)&lt;/DisplayText&gt;&lt;record&gt;&lt;rec-number&gt;7&lt;/rec-number&gt;&lt;foreign-keys&gt;&lt;key app="EN" db-id="s20e5dzt725rvoew5p3xd50rdf00pe9ztzwd" timestamp="1595347352"&gt;7&lt;/key&gt;&lt;/foreign-keys&gt;&lt;ref-type name="Journal Article"&gt;17&lt;/ref-type&gt;&lt;contributors&gt;&lt;authors&gt;&lt;author&gt;Xiong, X.&lt;/author&gt;&lt;author&gt;Qi, Y.&lt;/author&gt;&lt;author&gt;Jiao, J.&lt;/author&gt;&lt;author&gt;Gong, W.&lt;/author&gt;&lt;author&gt;Duan, C.&lt;/author&gt;&lt;author&gt;Wen, B.&lt;/author&gt;&lt;/authors&gt;&lt;/contributors&gt;&lt;auth-address&gt;State Key Laboratory of Pathogen and Biosecurity, Beijing Institute of Microbiology and Epidemiology, Beijing, China.&lt;/auth-address&gt;&lt;titles&gt;&lt;title&gt;Exploratory study on Th1 epitope-induced protective immunity against Coxiella burnetii infection&lt;/title&gt;&lt;secondary-title&gt;PLoS One&lt;/secondary-title&gt;&lt;/titles&gt;&lt;pages&gt;e87206&lt;/pages&gt;&lt;volume&gt;9&lt;/volume&gt;&lt;number&gt;1&lt;/number&gt;&lt;edition&gt;2014/02/06&lt;/edition&gt;&lt;keywords&gt;&lt;keyword&gt;Animals&lt;/keyword&gt;&lt;keyword&gt;Antibodies, Bacterial/immunology&lt;/keyword&gt;&lt;keyword&gt;Antigens, Bacterial/immunology&lt;/keyword&gt;&lt;keyword&gt;Bacterial Vaccines/*immunology&lt;/keyword&gt;&lt;keyword&gt;CD4-Positive T-Lymphocytes/immunology&lt;/keyword&gt;&lt;keyword&gt;Coxiella burnetii/*immunology&lt;/keyword&gt;&lt;keyword&gt;Epitopes/*immunology&lt;/keyword&gt;&lt;keyword&gt;Female&lt;/keyword&gt;&lt;keyword&gt;Interferon-gamma/immunology&lt;/keyword&gt;&lt;keyword&gt;Interleukin-12/immunology&lt;/keyword&gt;&lt;keyword&gt;Interleukin-2/immunology&lt;/keyword&gt;&lt;keyword&gt;Mice&lt;/keyword&gt;&lt;keyword&gt;Mice, Inbred C57BL&lt;/keyword&gt;&lt;keyword&gt;Q Fever/*immunology&lt;/keyword&gt;&lt;keyword&gt;Th1 Cells/*immunology&lt;/keyword&gt;&lt;keyword&gt;Tumor Necrosis Factor-alpha/immunology&lt;/keyword&gt;&lt;/keywords&gt;&lt;dates&gt;&lt;year&gt;2014&lt;/year&gt;&lt;/dates&gt;&lt;isbn&gt;1932-6203 (Electronic)&amp;#xD;1932-6203 (Linking)&lt;/isbn&gt;&lt;accession-num&gt;24498044&lt;/accession-num&gt;&lt;urls&gt;&lt;related-urls&gt;&lt;url&gt;https://www.ncbi.nlm.nih.gov/pubmed/24498044&lt;/url&gt;&lt;/related-urls&gt;&lt;/urls&gt;&lt;custom2&gt;PMC3907486&lt;/custom2&gt;&lt;electronic-resource-num&gt;10.1371/journal.pone.008720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69D1C802" w14:textId="77777777" w:rsidTr="003234C5">
        <w:trPr>
          <w:jc w:val="center"/>
        </w:trPr>
        <w:tc>
          <w:tcPr>
            <w:tcW w:w="1360" w:type="dxa"/>
          </w:tcPr>
          <w:p w14:paraId="06E1E2F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0" w:type="dxa"/>
          </w:tcPr>
          <w:p w14:paraId="22CD951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43DC9DD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01A12EA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1F88ABA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592E8C8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zLCA0KTwvRGlzcGxheVRleHQ+PHJlY29yZD48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zLCA0KTwvRGlzcGxheVRleHQ+PHJlY29yZD48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, 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6B687161" w14:textId="77777777" w:rsidTr="003234C5">
        <w:trPr>
          <w:jc w:val="center"/>
        </w:trPr>
        <w:tc>
          <w:tcPr>
            <w:tcW w:w="1360" w:type="dxa"/>
          </w:tcPr>
          <w:p w14:paraId="2FF2D64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063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*</w:t>
            </w: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  <w:p w14:paraId="1213750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</w:t>
            </w:r>
            <w:r w:rsidRPr="0047751B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fkpA</w:t>
            </w: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90" w:type="dxa"/>
          </w:tcPr>
          <w:p w14:paraId="0F7D647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</w:tcPr>
          <w:p w14:paraId="5883D15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159-FDSSYKRGQPATFPL-173</w:t>
            </w:r>
          </w:p>
        </w:tc>
        <w:tc>
          <w:tcPr>
            <w:tcW w:w="3260" w:type="dxa"/>
          </w:tcPr>
          <w:p w14:paraId="5401F11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Immunologic Response in Immunized Mice</w:t>
            </w:r>
          </w:p>
        </w:tc>
        <w:tc>
          <w:tcPr>
            <w:tcW w:w="900" w:type="dxa"/>
          </w:tcPr>
          <w:p w14:paraId="698A989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050D545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ong&lt;/Author&gt;&lt;Year&gt;2014&lt;/Year&gt;&lt;RecNum&gt;7&lt;/RecNum&gt;&lt;DisplayText&gt;(2)&lt;/DisplayText&gt;&lt;record&gt;&lt;rec-number&gt;7&lt;/rec-number&gt;&lt;foreign-keys&gt;&lt;key app="EN" db-id="s20e5dzt725rvoew5p3xd50rdf00pe9ztzwd" timestamp="1595347352"&gt;7&lt;/key&gt;&lt;/foreign-keys&gt;&lt;ref-type name="Journal Article"&gt;17&lt;/ref-type&gt;&lt;contributors&gt;&lt;authors&gt;&lt;author&gt;Xiong, X.&lt;/author&gt;&lt;author&gt;Qi, Y.&lt;/author&gt;&lt;author&gt;Jiao, J.&lt;/author&gt;&lt;author&gt;Gong, W.&lt;/author&gt;&lt;author&gt;Duan, C.&lt;/author&gt;&lt;author&gt;Wen, B.&lt;/author&gt;&lt;/authors&gt;&lt;/contributors&gt;&lt;auth-address&gt;State Key Laboratory of Pathogen and Biosecurity, Beijing Institute of Microbiology and Epidemiology, Beijing, China.&lt;/auth-address&gt;&lt;titles&gt;&lt;title&gt;Exploratory study on Th1 epitope-induced protective immunity against Coxiella burnetii infection&lt;/title&gt;&lt;secondary-title&gt;PLoS One&lt;/secondary-title&gt;&lt;/titles&gt;&lt;pages&gt;e87206&lt;/pages&gt;&lt;volume&gt;9&lt;/volume&gt;&lt;number&gt;1&lt;/number&gt;&lt;edition&gt;2014/02/06&lt;/edition&gt;&lt;keywords&gt;&lt;keyword&gt;Animals&lt;/keyword&gt;&lt;keyword&gt;Antibodies, Bacterial/immunology&lt;/keyword&gt;&lt;keyword&gt;Antigens, Bacterial/immunology&lt;/keyword&gt;&lt;keyword&gt;Bacterial Vaccines/*immunology&lt;/keyword&gt;&lt;keyword&gt;CD4-Positive T-Lymphocytes/immunology&lt;/keyword&gt;&lt;keyword&gt;Coxiella burnetii/*immunology&lt;/keyword&gt;&lt;keyword&gt;Epitopes/*immunology&lt;/keyword&gt;&lt;keyword&gt;Female&lt;/keyword&gt;&lt;keyword&gt;Interferon-gamma/immunology&lt;/keyword&gt;&lt;keyword&gt;Interleukin-12/immunology&lt;/keyword&gt;&lt;keyword&gt;Interleukin-2/immunology&lt;/keyword&gt;&lt;keyword&gt;Mice&lt;/keyword&gt;&lt;keyword&gt;Mice, Inbred C57BL&lt;/keyword&gt;&lt;keyword&gt;Q Fever/*immunology&lt;/keyword&gt;&lt;keyword&gt;Th1 Cells/*immunology&lt;/keyword&gt;&lt;keyword&gt;Tumor Necrosis Factor-alpha/immunology&lt;/keyword&gt;&lt;/keywords&gt;&lt;dates&gt;&lt;year&gt;2014&lt;/year&gt;&lt;/dates&gt;&lt;isbn&gt;1932-6203 (Electronic)&amp;#xD;1932-6203 (Linking)&lt;/isbn&gt;&lt;accession-num&gt;24498044&lt;/accession-num&gt;&lt;urls&gt;&lt;related-urls&gt;&lt;url&gt;https://www.ncbi.nlm.nih.gov/pubmed/24498044&lt;/url&gt;&lt;/related-urls&gt;&lt;/urls&gt;&lt;custom2&gt;PMC3907486&lt;/custom2&gt;&lt;electronic-resource-num&gt;10.1371/journal.pone.008720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57381619" w14:textId="77777777" w:rsidTr="003234C5">
        <w:trPr>
          <w:jc w:val="center"/>
        </w:trPr>
        <w:tc>
          <w:tcPr>
            <w:tcW w:w="1360" w:type="dxa"/>
          </w:tcPr>
          <w:p w14:paraId="20D27AC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0" w:type="dxa"/>
          </w:tcPr>
          <w:p w14:paraId="45BD8E9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</w:tcPr>
          <w:p w14:paraId="141436B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6682ACC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 xml:space="preserve">Protection from </w:t>
            </w:r>
            <w:r w:rsidRPr="0047751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C. burnetii </w:t>
            </w: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Infection using Antigen Stimulated BMDC</w:t>
            </w:r>
          </w:p>
        </w:tc>
        <w:tc>
          <w:tcPr>
            <w:tcW w:w="900" w:type="dxa"/>
          </w:tcPr>
          <w:p w14:paraId="3E2AC93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0A7575E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YaW9uZzwvQXV0aG9yPjxZZWFyPjIwMTI8L1llYXI+PFJl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YaW9uZzwvQXV0aG9yPjxZZWFyPjIwMTI8L1llYXI+PFJl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15261EEF" w14:textId="77777777" w:rsidTr="003234C5">
        <w:trPr>
          <w:jc w:val="center"/>
        </w:trPr>
        <w:tc>
          <w:tcPr>
            <w:tcW w:w="1360" w:type="dxa"/>
          </w:tcPr>
          <w:p w14:paraId="1DB4A35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0" w:type="dxa"/>
          </w:tcPr>
          <w:p w14:paraId="35EBD7F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33C7F20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189C8FD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4948209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6F185FF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igil&lt;/Author&gt;&lt;Year&gt;2010&lt;/Year&gt;&lt;RecNum&gt;9&lt;/RecNum&gt;&lt;DisplayText&gt;(3)&lt;/DisplayText&gt;&lt;record&gt;&lt;rec-number&gt;9&lt;/rec-number&gt;&lt;foreign-keys&gt;&lt;key app="EN" db-id="s20e5dzt725rvoew5p3xd50rdf00pe9ztzwd" timestamp="1595449836"&gt;9&lt;/key&gt;&lt;/foreign-keys&gt;&lt;ref-type name="Journal Article"&gt;17&lt;/ref-type&gt;&lt;contributors&gt;&lt;authors&gt;&lt;author&gt;Vigil, A.&lt;/author&gt;&lt;author&gt;Ortega, R.&lt;/author&gt;&lt;author&gt;Nakajima-Sasaki, R.&lt;/author&gt;&lt;author&gt;Pablo, J.&lt;/author&gt;&lt;author&gt;Molina, D. M.&lt;/author&gt;&lt;author&gt;Chao, C. C.&lt;/author&gt;&lt;author&gt;Chen, H. W.&lt;/author&gt;&lt;author&gt;Ching, W. M.&lt;/author&gt;&lt;author&gt;Felgner, P. L.&lt;/author&gt;&lt;/authors&gt;&lt;/contributors&gt;&lt;auth-address&gt;Department of Medicine, Division of Infectious Diseases, University of California, Irvine, CA 92697, USA. vigila@uci.edu&lt;/auth-address&gt;&lt;titles&gt;&lt;title&gt;Genome-wide profiling of humoral immune response to Coxiella burnetii infection by protein microarray&lt;/title&gt;&lt;secondary-title&gt;Proteomics&lt;/secondary-title&gt;&lt;/titles&gt;&lt;pages&gt;2259-69&lt;/pages&gt;&lt;volume&gt;10&lt;/volume&gt;&lt;number&gt;12&lt;/number&gt;&lt;edition&gt;2010/04/15&lt;/edition&gt;&lt;keywords&gt;&lt;keyword&gt;Coxiella burnetii/genetics/*immunology&lt;/keyword&gt;&lt;keyword&gt;Gene Expression Profiling&lt;/keyword&gt;&lt;keyword&gt;Humans&lt;/keyword&gt;&lt;keyword&gt;Immunity, Humoral/*genetics/*immunology&lt;/keyword&gt;&lt;keyword&gt;Open Reading Frames/genetics&lt;/keyword&gt;&lt;keyword&gt;Polymerase Chain Reaction&lt;/keyword&gt;&lt;keyword&gt;Protein Array Analysis/*methods&lt;/keyword&gt;&lt;keyword&gt;Q Fever/*immunology/microbiology&lt;/keyword&gt;&lt;/keywords&gt;&lt;dates&gt;&lt;year&gt;2010&lt;/year&gt;&lt;pub-dates&gt;&lt;date&gt;Jun&lt;/date&gt;&lt;/pub-dates&gt;&lt;/dates&gt;&lt;isbn&gt;1615-9861 (Electronic)&amp;#xD;1615-9853 (Linking)&lt;/isbn&gt;&lt;accession-num&gt;20391532&lt;/accession-num&gt;&lt;urls&gt;&lt;related-urls&gt;&lt;url&gt;https://www.ncbi.nlm.nih.gov/pubmed/20391532&lt;/url&gt;&lt;/related-urls&gt;&lt;/urls&gt;&lt;custom2&gt;PMC2892821&lt;/custom2&gt;&lt;electronic-resource-num&gt;10.1002/pmic.20100006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5B648C15" w14:textId="77777777" w:rsidTr="003234C5">
        <w:trPr>
          <w:jc w:val="center"/>
        </w:trPr>
        <w:tc>
          <w:tcPr>
            <w:tcW w:w="1360" w:type="dxa"/>
          </w:tcPr>
          <w:p w14:paraId="727D8413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0718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990" w:type="dxa"/>
          </w:tcPr>
          <w:p w14:paraId="5440B12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50D926D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21-VAKLRGDLSSIIHKL-35</w:t>
            </w:r>
          </w:p>
          <w:p w14:paraId="35B4FC9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28-LSSIIHKLTSFSKTEA-43</w:t>
            </w:r>
          </w:p>
        </w:tc>
        <w:tc>
          <w:tcPr>
            <w:tcW w:w="3260" w:type="dxa"/>
          </w:tcPr>
          <w:p w14:paraId="7B4B4D4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12E0728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4795DDA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7D7799F1" w14:textId="77777777" w:rsidTr="003234C5">
        <w:trPr>
          <w:jc w:val="center"/>
        </w:trPr>
        <w:tc>
          <w:tcPr>
            <w:tcW w:w="1360" w:type="dxa"/>
          </w:tcPr>
          <w:p w14:paraId="3B5EE19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420211A9" w14:textId="77777777" w:rsidR="008432E0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oat &amp;</w:t>
            </w:r>
          </w:p>
          <w:p w14:paraId="646C612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2CD6F59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4D97BFE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eta-analysis with Goat and Human Serology Testing</w:t>
            </w:r>
          </w:p>
        </w:tc>
        <w:tc>
          <w:tcPr>
            <w:tcW w:w="900" w:type="dxa"/>
          </w:tcPr>
          <w:p w14:paraId="51AAB16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1C6583A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ller&lt;/Author&gt;&lt;Year&gt;2020&lt;/Year&gt;&lt;RecNum&gt;31&lt;/RecNum&gt;&lt;DisplayText&gt;(5)&lt;/DisplayText&gt;&lt;record&gt;&lt;rec-number&gt;31&lt;/rec-number&gt;&lt;foreign-keys&gt;&lt;key app="EN" db-id="s20e5dzt725rvoew5p3xd50rdf00pe9ztzwd" timestamp="1608046844"&gt;31&lt;/key&gt;&lt;/foreign-keys&gt;&lt;ref-type name="Journal Article"&gt;17&lt;/ref-type&gt;&lt;contributors&gt;&lt;authors&gt;&lt;author&gt;Miller, H. K.&lt;/author&gt;&lt;author&gt;Kersh, G. J.&lt;/author&gt;&lt;/authors&gt;&lt;/contributors&gt;&lt;auth-address&gt;Rickettsial Zoonoses Branch, Centers for Disease Control and Prevention, Atlanta, GA, USA. lvj5@cdc.gov.&amp;#xD;Rickettsial Zoonoses Branch, Centers for Disease Control and Prevention, Atlanta, GA, USA.&lt;/auth-address&gt;&lt;titles&gt;&lt;title&gt;Analysis of recombinant proteins for Q fever diagnostics&lt;/title&gt;&lt;secondary-title&gt;Sci Rep&lt;/secondary-title&gt;&lt;/titles&gt;&lt;periodical&gt;&lt;full-title&gt;Sci Rep&lt;/full-title&gt;&lt;/periodical&gt;&lt;pages&gt;20934&lt;/pages&gt;&lt;volume&gt;10&lt;/volume&gt;&lt;number&gt;1&lt;/number&gt;&lt;edition&gt;2020/12/03&lt;/edition&gt;&lt;dates&gt;&lt;year&gt;2020&lt;/year&gt;&lt;pub-dates&gt;&lt;date&gt;Dec 1&lt;/date&gt;&lt;/pub-dates&gt;&lt;/dates&gt;&lt;isbn&gt;2045-2322 (Electronic)&amp;#xD;2045-2322 (Linking)&lt;/isbn&gt;&lt;accession-num&gt;33262373&lt;/accession-num&gt;&lt;urls&gt;&lt;related-urls&gt;&lt;url&gt;https://www.ncbi.nlm.nih.gov/pubmed/33262373&lt;/url&gt;&lt;/related-urls&gt;&lt;/urls&gt;&lt;custom2&gt;PMC7708433&lt;/custom2&gt;&lt;electronic-resource-num&gt;10.1038/s41598-020-77343-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2FA9CDBB" w14:textId="77777777" w:rsidTr="003234C5">
        <w:trPr>
          <w:jc w:val="center"/>
        </w:trPr>
        <w:tc>
          <w:tcPr>
            <w:tcW w:w="1360" w:type="dxa"/>
          </w:tcPr>
          <w:p w14:paraId="7059A650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0754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990" w:type="dxa"/>
          </w:tcPr>
          <w:p w14:paraId="3A4E3D5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6693998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4774C97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6661F81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5777F2C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0KTwvRGlzcGxheVRleHQ+PHJlY29yZD48cmVj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0KTwvRGlzcGxheVRleHQ+PHJlY29yZD48cmVj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2A9D3CA4" w14:textId="77777777" w:rsidTr="003234C5">
        <w:trPr>
          <w:jc w:val="center"/>
        </w:trPr>
        <w:tc>
          <w:tcPr>
            <w:tcW w:w="1360" w:type="dxa"/>
          </w:tcPr>
          <w:p w14:paraId="20464811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0891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990" w:type="dxa"/>
          </w:tcPr>
          <w:p w14:paraId="4347727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26FE30B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009FCA4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0D1ED71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732D442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zLCA0KTwvRGlzcGxheVRleHQ+PHJlY29yZD48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zLCA0KTwvRGlzcGxheVRleHQ+PHJlY29yZD48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, 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662BC206" w14:textId="77777777" w:rsidTr="003234C5">
        <w:trPr>
          <w:jc w:val="center"/>
        </w:trPr>
        <w:tc>
          <w:tcPr>
            <w:tcW w:w="1360" w:type="dxa"/>
          </w:tcPr>
          <w:p w14:paraId="6D2C29F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52536A2F" w14:textId="77777777" w:rsidR="008432E0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oat &amp;</w:t>
            </w:r>
          </w:p>
          <w:p w14:paraId="651D6B6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34AE68E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21FBEE0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eta-analysis with Goat and Human Serology Testing</w:t>
            </w:r>
          </w:p>
        </w:tc>
        <w:tc>
          <w:tcPr>
            <w:tcW w:w="900" w:type="dxa"/>
          </w:tcPr>
          <w:p w14:paraId="58E7DA5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51AFF3E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ller&lt;/Author&gt;&lt;Year&gt;2020&lt;/Year&gt;&lt;RecNum&gt;31&lt;/RecNum&gt;&lt;DisplayText&gt;(5)&lt;/DisplayText&gt;&lt;record&gt;&lt;rec-number&gt;31&lt;/rec-number&gt;&lt;foreign-keys&gt;&lt;key app="EN" db-id="s20e5dzt725rvoew5p3xd50rdf00pe9ztzwd" timestamp="1608046844"&gt;31&lt;/key&gt;&lt;/foreign-keys&gt;&lt;ref-type name="Journal Article"&gt;17&lt;/ref-type&gt;&lt;contributors&gt;&lt;authors&gt;&lt;author&gt;Miller, H. K.&lt;/author&gt;&lt;author&gt;Kersh, G. J.&lt;/author&gt;&lt;/authors&gt;&lt;/contributors&gt;&lt;auth-address&gt;Rickettsial Zoonoses Branch, Centers for Disease Control and Prevention, Atlanta, GA, USA. lvj5@cdc.gov.&amp;#xD;Rickettsial Zoonoses Branch, Centers for Disease Control and Prevention, Atlanta, GA, USA.&lt;/auth-address&gt;&lt;titles&gt;&lt;title&gt;Analysis of recombinant proteins for Q fever diagnostics&lt;/title&gt;&lt;secondary-title&gt;Sci Rep&lt;/secondary-title&gt;&lt;/titles&gt;&lt;periodical&gt;&lt;full-title&gt;Sci Rep&lt;/full-title&gt;&lt;/periodical&gt;&lt;pages&gt;20934&lt;/pages&gt;&lt;volume&gt;10&lt;/volume&gt;&lt;number&gt;1&lt;/number&gt;&lt;edition&gt;2020/12/03&lt;/edition&gt;&lt;dates&gt;&lt;year&gt;2020&lt;/year&gt;&lt;pub-dates&gt;&lt;date&gt;Dec 1&lt;/date&gt;&lt;/pub-dates&gt;&lt;/dates&gt;&lt;isbn&gt;2045-2322 (Electronic)&amp;#xD;2045-2322 (Linking)&lt;/isbn&gt;&lt;accession-num&gt;33262373&lt;/accession-num&gt;&lt;urls&gt;&lt;related-urls&gt;&lt;url&gt;https://www.ncbi.nlm.nih.gov/pubmed/33262373&lt;/url&gt;&lt;/related-urls&gt;&lt;/urls&gt;&lt;custom2&gt;PMC7708433&lt;/custom2&gt;&lt;electronic-resource-num&gt;10.1038/s41598-020-77343-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7FF04BB0" w14:textId="77777777" w:rsidTr="003234C5">
        <w:trPr>
          <w:jc w:val="center"/>
        </w:trPr>
        <w:tc>
          <w:tcPr>
            <w:tcW w:w="1360" w:type="dxa"/>
          </w:tcPr>
          <w:p w14:paraId="37BF3E5E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0968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*</w:t>
            </w:r>
          </w:p>
        </w:tc>
        <w:tc>
          <w:tcPr>
            <w:tcW w:w="990" w:type="dxa"/>
          </w:tcPr>
          <w:p w14:paraId="3EC85BF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277DC97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144-AENVLIIHNKTLAHRYLA-161</w:t>
            </w:r>
          </w:p>
        </w:tc>
        <w:tc>
          <w:tcPr>
            <w:tcW w:w="3260" w:type="dxa"/>
          </w:tcPr>
          <w:p w14:paraId="1FA6717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4F5B7B2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0391803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63616594" w14:textId="77777777" w:rsidTr="003234C5">
        <w:trPr>
          <w:jc w:val="center"/>
        </w:trPr>
        <w:tc>
          <w:tcPr>
            <w:tcW w:w="1360" w:type="dxa"/>
          </w:tcPr>
          <w:p w14:paraId="4094A85B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143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</w:p>
          <w:p w14:paraId="220B89F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</w:t>
            </w:r>
            <w:r w:rsidRPr="0047751B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yajC</w:t>
            </w: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90" w:type="dxa"/>
          </w:tcPr>
          <w:p w14:paraId="2FB9B46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024BD40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3211D1E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70AD8D9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4D1CC29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aWdpbDwvQXV0aG9yPjxZZWFyPjIwMTA8L1llYXI+PFJl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aWdpbDwvQXV0aG9yPjxZZWFyPjIwMTA8L1llYXI+PFJl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, 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1620A34A" w14:textId="77777777" w:rsidTr="003234C5">
        <w:trPr>
          <w:jc w:val="center"/>
        </w:trPr>
        <w:tc>
          <w:tcPr>
            <w:tcW w:w="1360" w:type="dxa"/>
          </w:tcPr>
          <w:p w14:paraId="2A82D95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78D90B7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3999AFC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94-GTEITVQKASIASVLPK-110</w:t>
            </w:r>
          </w:p>
        </w:tc>
        <w:tc>
          <w:tcPr>
            <w:tcW w:w="3260" w:type="dxa"/>
          </w:tcPr>
          <w:p w14:paraId="57F9D76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26C8C63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7F69BA6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30B7812B" w14:textId="77777777" w:rsidTr="003234C5">
        <w:trPr>
          <w:jc w:val="center"/>
        </w:trPr>
        <w:tc>
          <w:tcPr>
            <w:tcW w:w="1360" w:type="dxa"/>
          </w:tcPr>
          <w:p w14:paraId="7D250540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157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990" w:type="dxa"/>
          </w:tcPr>
          <w:p w14:paraId="1047715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</w:tcPr>
          <w:p w14:paraId="1FD50C9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88-PWRYIRSFPILASSG-102</w:t>
            </w:r>
          </w:p>
          <w:p w14:paraId="4B502CA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133-LSLMLNYPNSADRYY-147</w:t>
            </w:r>
          </w:p>
          <w:p w14:paraId="5DCF01C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202-DLRYHAPIYGAVHPR-216</w:t>
            </w:r>
          </w:p>
        </w:tc>
        <w:tc>
          <w:tcPr>
            <w:tcW w:w="3260" w:type="dxa"/>
          </w:tcPr>
          <w:p w14:paraId="6983FEB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IFN-γ and Antibody Production</w:t>
            </w:r>
          </w:p>
        </w:tc>
        <w:tc>
          <w:tcPr>
            <w:tcW w:w="900" w:type="dxa"/>
          </w:tcPr>
          <w:p w14:paraId="07CFA101" w14:textId="77777777" w:rsidR="008432E0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&amp; </w:t>
            </w:r>
          </w:p>
          <w:p w14:paraId="436053C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B-cell</w:t>
            </w:r>
          </w:p>
        </w:tc>
        <w:tc>
          <w:tcPr>
            <w:tcW w:w="630" w:type="dxa"/>
          </w:tcPr>
          <w:p w14:paraId="617A6D1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fldChar w:fldCharType="begin">
                <w:fldData xml:space="preserve">PEVuZE5vdGU+PENpdGU+PEF1dGhvcj5DaGVuPC9BdXRob3I+PFllYXI+MjAxMTwvWWVhcj48UmVj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MTwvWWVhcj48UmVj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29779913" w14:textId="77777777" w:rsidTr="003234C5">
        <w:trPr>
          <w:jc w:val="center"/>
        </w:trPr>
        <w:tc>
          <w:tcPr>
            <w:tcW w:w="1360" w:type="dxa"/>
          </w:tcPr>
          <w:p w14:paraId="0AE30D7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4389371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021386E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130-RFDLSLMLNYPNSADRY-146</w:t>
            </w:r>
          </w:p>
          <w:p w14:paraId="422A6CE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70A0F43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69C512E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48741C8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5911F72D" w14:textId="77777777" w:rsidTr="003234C5">
        <w:trPr>
          <w:jc w:val="center"/>
        </w:trPr>
        <w:tc>
          <w:tcPr>
            <w:tcW w:w="1360" w:type="dxa"/>
          </w:tcPr>
          <w:p w14:paraId="6C38378E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26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990" w:type="dxa"/>
          </w:tcPr>
          <w:p w14:paraId="43B831A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0C54CED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178-LPPVTSSVAVKVPSS-192</w:t>
            </w:r>
          </w:p>
        </w:tc>
        <w:tc>
          <w:tcPr>
            <w:tcW w:w="3260" w:type="dxa"/>
          </w:tcPr>
          <w:p w14:paraId="2C8F264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0ABB6EE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539A148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0B4CCC1D" w14:textId="77777777" w:rsidTr="003234C5">
        <w:trPr>
          <w:jc w:val="center"/>
        </w:trPr>
        <w:tc>
          <w:tcPr>
            <w:tcW w:w="1360" w:type="dxa"/>
          </w:tcPr>
          <w:p w14:paraId="2144506B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853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*</w:t>
            </w:r>
          </w:p>
        </w:tc>
        <w:tc>
          <w:tcPr>
            <w:tcW w:w="990" w:type="dxa"/>
          </w:tcPr>
          <w:p w14:paraId="54CDCEE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7686FF9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3408C40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4F55684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1A8F6CC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0KTwvRGlzcGxheVRleHQ+PHJlY29yZD48cmVj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0KTwvRGlzcGxheVRleHQ+PHJlY29yZD48cmVj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5CFB1507" w14:textId="77777777" w:rsidTr="003234C5">
        <w:trPr>
          <w:jc w:val="center"/>
        </w:trPr>
        <w:tc>
          <w:tcPr>
            <w:tcW w:w="1360" w:type="dxa"/>
          </w:tcPr>
          <w:p w14:paraId="1C3F2265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869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990" w:type="dxa"/>
          </w:tcPr>
          <w:p w14:paraId="3D17367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3E91286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61C8DC7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71BE157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244A99C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0KTwvRGlzcGxheVRleHQ+PHJlY29yZD48cmVj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0KTwvRGlzcGxheVRleHQ+PHJlY29yZD48cmVj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68BB45BB" w14:textId="77777777" w:rsidTr="003234C5">
        <w:trPr>
          <w:jc w:val="center"/>
        </w:trPr>
        <w:tc>
          <w:tcPr>
            <w:tcW w:w="1360" w:type="dxa"/>
          </w:tcPr>
          <w:p w14:paraId="2762994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0C9F8D5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5FFF0EB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200-GKHFDGIKVLKLSPQNTI-217</w:t>
            </w:r>
          </w:p>
        </w:tc>
        <w:tc>
          <w:tcPr>
            <w:tcW w:w="3260" w:type="dxa"/>
          </w:tcPr>
          <w:p w14:paraId="56E350F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69A654E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2D13B95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22A923BB" w14:textId="77777777" w:rsidTr="003234C5">
        <w:trPr>
          <w:jc w:val="center"/>
        </w:trPr>
        <w:tc>
          <w:tcPr>
            <w:tcW w:w="1360" w:type="dxa"/>
          </w:tcPr>
          <w:p w14:paraId="736EF71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030922B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</w:tcPr>
          <w:p w14:paraId="1086854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13B4B03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IFN-γ and Antibody Production</w:t>
            </w:r>
          </w:p>
        </w:tc>
        <w:tc>
          <w:tcPr>
            <w:tcW w:w="900" w:type="dxa"/>
          </w:tcPr>
          <w:p w14:paraId="15DA202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6C0F512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MTwvWWVhcj48UmVj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MTwvWWVhcj48UmVj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60FA68FE" w14:textId="77777777" w:rsidTr="003234C5">
        <w:trPr>
          <w:jc w:val="center"/>
        </w:trPr>
        <w:tc>
          <w:tcPr>
            <w:tcW w:w="1360" w:type="dxa"/>
          </w:tcPr>
          <w:p w14:paraId="4DCC7966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91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</w:p>
          <w:p w14:paraId="385A2E4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(</w:t>
            </w:r>
            <w:r w:rsidRPr="0047751B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com1</w:t>
            </w: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90" w:type="dxa"/>
          </w:tcPr>
          <w:p w14:paraId="76AEF73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314E0DFC" w14:textId="77777777" w:rsidR="008432E0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59-QKKTEAQQEEHAQQAIKEN-77</w:t>
            </w:r>
          </w:p>
          <w:p w14:paraId="1A7B47B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1-VKQNKNLRV-129</w:t>
            </w:r>
          </w:p>
          <w:p w14:paraId="067A7EF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214-QLAGTPTFVI-223</w:t>
            </w:r>
          </w:p>
        </w:tc>
        <w:tc>
          <w:tcPr>
            <w:tcW w:w="3260" w:type="dxa"/>
          </w:tcPr>
          <w:p w14:paraId="2466650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Analysis</w:t>
            </w:r>
          </w:p>
        </w:tc>
        <w:tc>
          <w:tcPr>
            <w:tcW w:w="900" w:type="dxa"/>
          </w:tcPr>
          <w:p w14:paraId="073EDBC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I/I/I</w:t>
            </w:r>
          </w:p>
        </w:tc>
        <w:tc>
          <w:tcPr>
            <w:tcW w:w="630" w:type="dxa"/>
          </w:tcPr>
          <w:p w14:paraId="1182C63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XlkYXJpPC9BdXRob3I+PFllYXI+MjAxOTwvWWVhcj48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XlkYXJpPC9BdXRob3I+PFllYXI+MjAxOTwvWWVhcj48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5B711482" w14:textId="77777777" w:rsidTr="003234C5">
        <w:trPr>
          <w:jc w:val="center"/>
        </w:trPr>
        <w:tc>
          <w:tcPr>
            <w:tcW w:w="1360" w:type="dxa"/>
          </w:tcPr>
          <w:p w14:paraId="019AC9A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2A366B9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</w:tcPr>
          <w:p w14:paraId="04CAB05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42-HYLVNHPEVLVEASQ-56</w:t>
            </w:r>
          </w:p>
        </w:tc>
        <w:tc>
          <w:tcPr>
            <w:tcW w:w="3260" w:type="dxa"/>
          </w:tcPr>
          <w:p w14:paraId="6EDAC95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Immunologic Response in Immunized Mice</w:t>
            </w:r>
          </w:p>
        </w:tc>
        <w:tc>
          <w:tcPr>
            <w:tcW w:w="900" w:type="dxa"/>
          </w:tcPr>
          <w:p w14:paraId="5A6AC96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4DBCB4C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ong&lt;/Author&gt;&lt;Year&gt;2014&lt;/Year&gt;&lt;RecNum&gt;7&lt;/RecNum&gt;&lt;DisplayText&gt;(2)&lt;/DisplayText&gt;&lt;record&gt;&lt;rec-number&gt;7&lt;/rec-number&gt;&lt;foreign-keys&gt;&lt;key app="EN" db-id="s20e5dzt725rvoew5p3xd50rdf00pe9ztzwd" timestamp="1595347352"&gt;7&lt;/key&gt;&lt;/foreign-keys&gt;&lt;ref-type name="Journal Article"&gt;17&lt;/ref-type&gt;&lt;contributors&gt;&lt;authors&gt;&lt;author&gt;Xiong, X.&lt;/author&gt;&lt;author&gt;Qi, Y.&lt;/author&gt;&lt;author&gt;Jiao, J.&lt;/author&gt;&lt;author&gt;Gong, W.&lt;/author&gt;&lt;author&gt;Duan, C.&lt;/author&gt;&lt;author&gt;Wen, B.&lt;/author&gt;&lt;/authors&gt;&lt;/contributors&gt;&lt;auth-address&gt;State Key Laboratory of Pathogen and Biosecurity, Beijing Institute of Microbiology and Epidemiology, Beijing, China.&lt;/auth-address&gt;&lt;titles&gt;&lt;title&gt;Exploratory study on Th1 epitope-induced protective immunity against Coxiella burnetii infection&lt;/title&gt;&lt;secondary-title&gt;PLoS One&lt;/secondary-title&gt;&lt;/titles&gt;&lt;pages&gt;e87206&lt;/pages&gt;&lt;volume&gt;9&lt;/volume&gt;&lt;number&gt;1&lt;/number&gt;&lt;edition&gt;2014/02/06&lt;/edition&gt;&lt;keywords&gt;&lt;keyword&gt;Animals&lt;/keyword&gt;&lt;keyword&gt;Antibodies, Bacterial/immunology&lt;/keyword&gt;&lt;keyword&gt;Antigens, Bacterial/immunology&lt;/keyword&gt;&lt;keyword&gt;Bacterial Vaccines/*immunology&lt;/keyword&gt;&lt;keyword&gt;CD4-Positive T-Lymphocytes/immunology&lt;/keyword&gt;&lt;keyword&gt;Coxiella burnetii/*immunology&lt;/keyword&gt;&lt;keyword&gt;Epitopes/*immunology&lt;/keyword&gt;&lt;keyword&gt;Female&lt;/keyword&gt;&lt;keyword&gt;Interferon-gamma/immunology&lt;/keyword&gt;&lt;keyword&gt;Interleukin-12/immunology&lt;/keyword&gt;&lt;keyword&gt;Interleukin-2/immunology&lt;/keyword&gt;&lt;keyword&gt;Mice&lt;/keyword&gt;&lt;keyword&gt;Mice, Inbred C57BL&lt;/keyword&gt;&lt;keyword&gt;Q Fever/*immunology&lt;/keyword&gt;&lt;keyword&gt;Th1 Cells/*immunology&lt;/keyword&gt;&lt;keyword&gt;Tumor Necrosis Factor-alpha/immunology&lt;/keyword&gt;&lt;/keywords&gt;&lt;dates&gt;&lt;year&gt;2014&lt;/year&gt;&lt;/dates&gt;&lt;isbn&gt;1932-6203 (Electronic)&amp;#xD;1932-6203 (Linking)&lt;/isbn&gt;&lt;accession-num&gt;24498044&lt;/accession-num&gt;&lt;urls&gt;&lt;related-urls&gt;&lt;url&gt;https://www.ncbi.nlm.nih.gov/pubmed/24498044&lt;/url&gt;&lt;/related-urls&gt;&lt;/urls&gt;&lt;custom2&gt;PMC3907486&lt;/custom2&gt;&lt;electronic-resource-num&gt;10.1371/journal.pone.008720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5B309A2E" w14:textId="77777777" w:rsidTr="003234C5">
        <w:trPr>
          <w:jc w:val="center"/>
        </w:trPr>
        <w:tc>
          <w:tcPr>
            <w:tcW w:w="1360" w:type="dxa"/>
          </w:tcPr>
          <w:p w14:paraId="1C2C989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75E7B39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</w:tcPr>
          <w:p w14:paraId="54E2CCE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1BDA9FC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 xml:space="preserve">Protection from </w:t>
            </w:r>
            <w:r w:rsidRPr="0047751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C. burnetii </w:t>
            </w: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 xml:space="preserve">Infection using Antigen Stimulated BMDC </w:t>
            </w:r>
          </w:p>
        </w:tc>
        <w:tc>
          <w:tcPr>
            <w:tcW w:w="900" w:type="dxa"/>
          </w:tcPr>
          <w:p w14:paraId="2D30F03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497CFE3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YaW9uZzwvQXV0aG9yPjxZZWFyPjIwMTI8L1llYXI+PFJl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YaW9uZzwvQXV0aG9yPjxZZWFyPjIwMTI8L1llYXI+PFJl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67D9B718" w14:textId="77777777" w:rsidTr="003234C5">
        <w:trPr>
          <w:jc w:val="center"/>
        </w:trPr>
        <w:tc>
          <w:tcPr>
            <w:tcW w:w="1360" w:type="dxa"/>
          </w:tcPr>
          <w:p w14:paraId="7297C4A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435F403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</w:tcPr>
          <w:p w14:paraId="38301F6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42-HYLVNHPEVLVEASQ-56</w:t>
            </w:r>
          </w:p>
          <w:p w14:paraId="29328C7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80-KLFNDPASPVAGNPH-94</w:t>
            </w:r>
          </w:p>
        </w:tc>
        <w:tc>
          <w:tcPr>
            <w:tcW w:w="3260" w:type="dxa"/>
          </w:tcPr>
          <w:p w14:paraId="1342777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 xml:space="preserve">IFN-γ and Antibody Production </w:t>
            </w:r>
          </w:p>
        </w:tc>
        <w:tc>
          <w:tcPr>
            <w:tcW w:w="900" w:type="dxa"/>
          </w:tcPr>
          <w:p w14:paraId="77EE9EDE" w14:textId="77777777" w:rsidR="008432E0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&amp; </w:t>
            </w:r>
          </w:p>
          <w:p w14:paraId="1851AE2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1092B94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MTwvWWVhcj48UmVj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MTwvWWVhcj48UmVj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52723BD6" w14:textId="77777777" w:rsidTr="003234C5">
        <w:trPr>
          <w:jc w:val="center"/>
        </w:trPr>
        <w:tc>
          <w:tcPr>
            <w:tcW w:w="1360" w:type="dxa"/>
          </w:tcPr>
          <w:p w14:paraId="265214A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35EFD51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4CCF901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51D7213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4522F00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6860538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igil&lt;/Author&gt;&lt;Year&gt;2010&lt;/Year&gt;&lt;RecNum&gt;9&lt;/RecNum&gt;&lt;DisplayText&gt;(3)&lt;/DisplayText&gt;&lt;record&gt;&lt;rec-number&gt;9&lt;/rec-number&gt;&lt;foreign-keys&gt;&lt;key app="EN" db-id="s20e5dzt725rvoew5p3xd50rdf00pe9ztzwd" timestamp="1595449836"&gt;9&lt;/key&gt;&lt;/foreign-keys&gt;&lt;ref-type name="Journal Article"&gt;17&lt;/ref-type&gt;&lt;contributors&gt;&lt;authors&gt;&lt;author&gt;Vigil, A.&lt;/author&gt;&lt;author&gt;Ortega, R.&lt;/author&gt;&lt;author&gt;Nakajima-Sasaki, R.&lt;/author&gt;&lt;author&gt;Pablo, J.&lt;/author&gt;&lt;author&gt;Molina, D. M.&lt;/author&gt;&lt;author&gt;Chao, C. C.&lt;/author&gt;&lt;author&gt;Chen, H. W.&lt;/author&gt;&lt;author&gt;Ching, W. M.&lt;/author&gt;&lt;author&gt;Felgner, P. L.&lt;/author&gt;&lt;/authors&gt;&lt;/contributors&gt;&lt;auth-address&gt;Department of Medicine, Division of Infectious Diseases, University of California, Irvine, CA 92697, USA. vigila@uci.edu&lt;/auth-address&gt;&lt;titles&gt;&lt;title&gt;Genome-wide profiling of humoral immune response to Coxiella burnetii infection by protein microarray&lt;/title&gt;&lt;secondary-title&gt;Proteomics&lt;/secondary-title&gt;&lt;/titles&gt;&lt;pages&gt;2259-69&lt;/pages&gt;&lt;volume&gt;10&lt;/volume&gt;&lt;number&gt;12&lt;/number&gt;&lt;edition&gt;2010/04/15&lt;/edition&gt;&lt;keywords&gt;&lt;keyword&gt;Coxiella burnetii/genetics/*immunology&lt;/keyword&gt;&lt;keyword&gt;Gene Expression Profiling&lt;/keyword&gt;&lt;keyword&gt;Humans&lt;/keyword&gt;&lt;keyword&gt;Immunity, Humoral/*genetics/*immunology&lt;/keyword&gt;&lt;keyword&gt;Open Reading Frames/genetics&lt;/keyword&gt;&lt;keyword&gt;Polymerase Chain Reaction&lt;/keyword&gt;&lt;keyword&gt;Protein Array Analysis/*methods&lt;/keyword&gt;&lt;keyword&gt;Q Fever/*immunology/microbiology&lt;/keyword&gt;&lt;/keywords&gt;&lt;dates&gt;&lt;year&gt;2010&lt;/year&gt;&lt;pub-dates&gt;&lt;date&gt;Jun&lt;/date&gt;&lt;/pub-dates&gt;&lt;/dates&gt;&lt;isbn&gt;1615-9861 (Electronic)&amp;#xD;1615-9853 (Linking)&lt;/isbn&gt;&lt;accession-num&gt;20391532&lt;/accession-num&gt;&lt;urls&gt;&lt;related-urls&gt;&lt;url&gt;https://www.ncbi.nlm.nih.gov/pubmed/20391532&lt;/url&gt;&lt;/related-urls&gt;&lt;/urls&gt;&lt;custom2&gt;PMC2892821&lt;/custom2&gt;&lt;electronic-resource-num&gt;10.1002/pmic.20100006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798FB253" w14:textId="77777777" w:rsidTr="003234C5">
        <w:trPr>
          <w:jc w:val="center"/>
        </w:trPr>
        <w:tc>
          <w:tcPr>
            <w:tcW w:w="1360" w:type="dxa"/>
          </w:tcPr>
          <w:p w14:paraId="036E650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3D2565D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5EC02BA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218-TPTFVIGNKALTKFGF-233</w:t>
            </w:r>
          </w:p>
          <w:p w14:paraId="0D57F4B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97-VTLVEFFDY-105</w:t>
            </w:r>
          </w:p>
          <w:p w14:paraId="025325A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34-KDIQSIVHHY-43</w:t>
            </w:r>
          </w:p>
        </w:tc>
        <w:tc>
          <w:tcPr>
            <w:tcW w:w="3260" w:type="dxa"/>
          </w:tcPr>
          <w:p w14:paraId="4AD790F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4AE0464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/I/I</w:t>
            </w:r>
          </w:p>
        </w:tc>
        <w:tc>
          <w:tcPr>
            <w:tcW w:w="630" w:type="dxa"/>
          </w:tcPr>
          <w:p w14:paraId="18F491F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745FB82D" w14:textId="77777777" w:rsidTr="003234C5">
        <w:trPr>
          <w:jc w:val="center"/>
        </w:trPr>
        <w:tc>
          <w:tcPr>
            <w:tcW w:w="1360" w:type="dxa"/>
          </w:tcPr>
          <w:p w14:paraId="18B909F3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943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*</w:t>
            </w:r>
          </w:p>
          <w:p w14:paraId="0DBF630E" w14:textId="77777777" w:rsidR="008432E0" w:rsidRPr="00E115BC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atpA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90" w:type="dxa"/>
          </w:tcPr>
          <w:p w14:paraId="0247D746" w14:textId="77777777" w:rsidR="008432E0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oat &amp;</w:t>
            </w:r>
          </w:p>
          <w:p w14:paraId="191A3AF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1E55322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457309B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eta-analysis with Goat and Human Serology Testing</w:t>
            </w:r>
          </w:p>
        </w:tc>
        <w:tc>
          <w:tcPr>
            <w:tcW w:w="900" w:type="dxa"/>
          </w:tcPr>
          <w:p w14:paraId="6949A19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48C97A2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ller&lt;/Author&gt;&lt;Year&gt;2020&lt;/Year&gt;&lt;RecNum&gt;31&lt;/RecNum&gt;&lt;DisplayText&gt;(5)&lt;/DisplayText&gt;&lt;record&gt;&lt;rec-number&gt;31&lt;/rec-number&gt;&lt;foreign-keys&gt;&lt;key app="EN" db-id="s20e5dzt725rvoew5p3xd50rdf00pe9ztzwd" timestamp="1608046844"&gt;31&lt;/key&gt;&lt;/foreign-keys&gt;&lt;ref-type name="Journal Article"&gt;17&lt;/ref-type&gt;&lt;contributors&gt;&lt;authors&gt;&lt;author&gt;Miller, H. K.&lt;/author&gt;&lt;author&gt;Kersh, G. J.&lt;/author&gt;&lt;/authors&gt;&lt;/contributors&gt;&lt;auth-address&gt;Rickettsial Zoonoses Branch, Centers for Disease Control and Prevention, Atlanta, GA, USA. lvj5@cdc.gov.&amp;#xD;Rickettsial Zoonoses Branch, Centers for Disease Control and Prevention, Atlanta, GA, USA.&lt;/auth-address&gt;&lt;titles&gt;&lt;title&gt;Analysis of recombinant proteins for Q fever diagnostics&lt;/title&gt;&lt;secondary-title&gt;Sci Rep&lt;/secondary-title&gt;&lt;/titles&gt;&lt;periodical&gt;&lt;full-title&gt;Sci Rep&lt;/full-title&gt;&lt;/periodical&gt;&lt;pages&gt;20934&lt;/pages&gt;&lt;volume&gt;10&lt;/volume&gt;&lt;number&gt;1&lt;/number&gt;&lt;edition&gt;2020/12/03&lt;/edition&gt;&lt;dates&gt;&lt;year&gt;2020&lt;/year&gt;&lt;pub-dates&gt;&lt;date&gt;Dec 1&lt;/date&gt;&lt;/pub-dates&gt;&lt;/dates&gt;&lt;isbn&gt;2045-2322 (Electronic)&amp;#xD;2045-2322 (Linking)&lt;/isbn&gt;&lt;accession-num&gt;33262373&lt;/accession-num&gt;&lt;urls&gt;&lt;related-urls&gt;&lt;url&gt;https://www.ncbi.nlm.nih.gov/pubmed/33262373&lt;/url&gt;&lt;/related-urls&gt;&lt;/urls&gt;&lt;custom2&gt;PMC7708433&lt;/custom2&gt;&lt;electronic-resource-num&gt;10.1038/s41598-020-77343-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1F287918" w14:textId="77777777" w:rsidTr="003234C5">
        <w:trPr>
          <w:jc w:val="center"/>
        </w:trPr>
        <w:tc>
          <w:tcPr>
            <w:tcW w:w="1360" w:type="dxa"/>
          </w:tcPr>
          <w:p w14:paraId="17299547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967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990" w:type="dxa"/>
          </w:tcPr>
          <w:p w14:paraId="3150933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7B2D922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1E4DD4B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2AE5460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38BBFEB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0KTwvRGlzcGxheVRleHQ+PHJlY29yZD48cmVj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0KTwvRGlzcGxheVRleHQ+PHJlY29yZD48cmVj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7AE7AAB5" w14:textId="77777777" w:rsidTr="003234C5">
        <w:trPr>
          <w:jc w:val="center"/>
        </w:trPr>
        <w:tc>
          <w:tcPr>
            <w:tcW w:w="1360" w:type="dxa"/>
          </w:tcPr>
          <w:p w14:paraId="6EBA5ECA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206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990" w:type="dxa"/>
          </w:tcPr>
          <w:p w14:paraId="7ED359C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0D270A0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2DB8319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0E543F0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5102FE6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0KTwvRGlzcGxheVRleHQ+PHJlY29yZD48cmVj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FyZTwvQXV0aG9yPjxZZWFyPjIwMDg8L1llYXI+PFJl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0DBBFA26" w14:textId="77777777" w:rsidTr="003234C5">
        <w:trPr>
          <w:jc w:val="center"/>
        </w:trPr>
        <w:tc>
          <w:tcPr>
            <w:tcW w:w="1360" w:type="dxa"/>
          </w:tcPr>
          <w:p w14:paraId="248CDF69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0229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2*</w:t>
            </w:r>
          </w:p>
          <w:p w14:paraId="4B638A2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</w:t>
            </w:r>
            <w:r w:rsidRPr="0047751B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rplL</w:t>
            </w: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90" w:type="dxa"/>
          </w:tcPr>
          <w:p w14:paraId="44B7A6D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5487D06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7952105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5C4B055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4519E6E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igil&lt;/Author&gt;&lt;Year&gt;2010&lt;/Year&gt;&lt;RecNum&gt;9&lt;/RecNum&gt;&lt;DisplayText&gt;(3)&lt;/DisplayText&gt;&lt;record&gt;&lt;rec-number&gt;9&lt;/rec-number&gt;&lt;foreign-keys&gt;&lt;key app="EN" db-id="s20e5dzt725rvoew5p3xd50rdf00pe9ztzwd" timestamp="1595449836"&gt;9&lt;/key&gt;&lt;/foreign-keys&gt;&lt;ref-type name="Journal Article"&gt;17&lt;/ref-type&gt;&lt;contributors&gt;&lt;authors&gt;&lt;author&gt;Vigil, A.&lt;/author&gt;&lt;author&gt;Ortega, R.&lt;/author&gt;&lt;author&gt;Nakajima-Sasaki, R.&lt;/author&gt;&lt;author&gt;Pablo, J.&lt;/author&gt;&lt;author&gt;Molina, D. M.&lt;/author&gt;&lt;author&gt;Chao, C. C.&lt;/author&gt;&lt;author&gt;Chen, H. W.&lt;/author&gt;&lt;author&gt;Ching, W. M.&lt;/author&gt;&lt;author&gt;Felgner, P. L.&lt;/author&gt;&lt;/authors&gt;&lt;/contributors&gt;&lt;auth-address&gt;Department of Medicine, Division of Infectious Diseases, University of California, Irvine, CA 92697, USA. vigila@uci.edu&lt;/auth-address&gt;&lt;titles&gt;&lt;title&gt;Genome-wide profiling of humoral immune response to Coxiella burnetii infection by protein microarray&lt;/title&gt;&lt;secondary-title&gt;Proteomics&lt;/secondary-title&gt;&lt;/titles&gt;&lt;pages&gt;2259-69&lt;/pages&gt;&lt;volume&gt;10&lt;/volume&gt;&lt;number&gt;12&lt;/number&gt;&lt;edition&gt;2010/04/15&lt;/edition&gt;&lt;keywords&gt;&lt;keyword&gt;Coxiella burnetii/genetics/*immunology&lt;/keyword&gt;&lt;keyword&gt;Gene Expression Profiling&lt;/keyword&gt;&lt;keyword&gt;Humans&lt;/keyword&gt;&lt;keyword&gt;Immunity, Humoral/*genetics/*immunology&lt;/keyword&gt;&lt;keyword&gt;Open Reading Frames/genetics&lt;/keyword&gt;&lt;keyword&gt;Polymerase Chain Reaction&lt;/keyword&gt;&lt;keyword&gt;Protein Array Analysis/*methods&lt;/keyword&gt;&lt;keyword&gt;Q Fever/*immunology/microbiology&lt;/keyword&gt;&lt;/keywords&gt;&lt;dates&gt;&lt;year&gt;2010&lt;/year&gt;&lt;pub-dates&gt;&lt;date&gt;Jun&lt;/date&gt;&lt;/pub-dates&gt;&lt;/dates&gt;&lt;isbn&gt;1615-9861 (Electronic)&amp;#xD;1615-9853 (Linking)&lt;/isbn&gt;&lt;accession-num&gt;20391532&lt;/accession-num&gt;&lt;urls&gt;&lt;related-urls&gt;&lt;url&gt;https://www.ncbi.nlm.nih.gov/pubmed/20391532&lt;/url&gt;&lt;/related-urls&gt;&lt;/urls&gt;&lt;custom2&gt;PMC2892821&lt;/custom2&gt;&lt;electronic-resource-num&gt;10.1002/pmic.20100006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0DE77FFB" w14:textId="77777777" w:rsidTr="003234C5">
        <w:trPr>
          <w:jc w:val="center"/>
        </w:trPr>
        <w:tc>
          <w:tcPr>
            <w:tcW w:w="1360" w:type="dxa"/>
          </w:tcPr>
          <w:p w14:paraId="7F78293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3FD12F2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570A591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71-KIGVIKAIRTITGLGLKEA-89</w:t>
            </w:r>
          </w:p>
        </w:tc>
        <w:tc>
          <w:tcPr>
            <w:tcW w:w="3260" w:type="dxa"/>
          </w:tcPr>
          <w:p w14:paraId="430969A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5B2612E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5EAF80A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0B9A6704" w14:textId="77777777" w:rsidTr="003234C5">
        <w:trPr>
          <w:jc w:val="center"/>
        </w:trPr>
        <w:tc>
          <w:tcPr>
            <w:tcW w:w="1360" w:type="dxa"/>
          </w:tcPr>
          <w:p w14:paraId="05257696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0383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2</w:t>
            </w:r>
          </w:p>
          <w:p w14:paraId="0943070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</w:t>
            </w:r>
            <w:r w:rsidRPr="0047751B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tag</w:t>
            </w: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90" w:type="dxa"/>
          </w:tcPr>
          <w:p w14:paraId="6B71434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</w:tcPr>
          <w:p w14:paraId="732FBDC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74-RDSFNNFDASIISKY-88</w:t>
            </w:r>
          </w:p>
          <w:p w14:paraId="09918A2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2F6D35C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 xml:space="preserve">IFN-γ and Antibody Production </w:t>
            </w:r>
          </w:p>
        </w:tc>
        <w:tc>
          <w:tcPr>
            <w:tcW w:w="900" w:type="dxa"/>
          </w:tcPr>
          <w:p w14:paraId="0BB4338A" w14:textId="77777777" w:rsidR="008432E0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&amp; </w:t>
            </w:r>
          </w:p>
          <w:p w14:paraId="1B29E35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3104436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MTwvWWVhcj48UmVj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MTwvWWVhcj48UmVj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31357064" w14:textId="77777777" w:rsidTr="003234C5">
        <w:trPr>
          <w:jc w:val="center"/>
        </w:trPr>
        <w:tc>
          <w:tcPr>
            <w:tcW w:w="1360" w:type="dxa"/>
          </w:tcPr>
          <w:p w14:paraId="3D6EB87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5BA7163A" w14:textId="77777777" w:rsidR="008432E0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oat &amp;</w:t>
            </w:r>
          </w:p>
          <w:p w14:paraId="340C91F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6148F4A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46DF1D9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eta-analysis with Goat and Human Serology Testing</w:t>
            </w:r>
          </w:p>
        </w:tc>
        <w:tc>
          <w:tcPr>
            <w:tcW w:w="900" w:type="dxa"/>
          </w:tcPr>
          <w:p w14:paraId="787ED8A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354B9F9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ller&lt;/Author&gt;&lt;Year&gt;2020&lt;/Year&gt;&lt;RecNum&gt;31&lt;/RecNum&gt;&lt;DisplayText&gt;(5)&lt;/DisplayText&gt;&lt;record&gt;&lt;rec-number&gt;31&lt;/rec-number&gt;&lt;foreign-keys&gt;&lt;key app="EN" db-id="s20e5dzt725rvoew5p3xd50rdf00pe9ztzwd" timestamp="1608046844"&gt;31&lt;/key&gt;&lt;/foreign-keys&gt;&lt;ref-type name="Journal Article"&gt;17&lt;/ref-type&gt;&lt;contributors&gt;&lt;authors&gt;&lt;author&gt;Miller, H. K.&lt;/author&gt;&lt;author&gt;Kersh, G. J.&lt;/author&gt;&lt;/authors&gt;&lt;/contributors&gt;&lt;auth-address&gt;Rickettsial Zoonoses Branch, Centers for Disease Control and Prevention, Atlanta, GA, USA. lvj5@cdc.gov.&amp;#xD;Rickettsial Zoonoses Branch, Centers for Disease Control and Prevention, Atlanta, GA, USA.&lt;/auth-address&gt;&lt;titles&gt;&lt;title&gt;Analysis of recombinant proteins for Q fever diagnostics&lt;/title&gt;&lt;secondary-title&gt;Sci Rep&lt;/secondary-title&gt;&lt;/titles&gt;&lt;periodical&gt;&lt;full-title&gt;Sci Rep&lt;/full-title&gt;&lt;/periodical&gt;&lt;pages&gt;20934&lt;/pages&gt;&lt;volume&gt;10&lt;/volume&gt;&lt;number&gt;1&lt;/number&gt;&lt;edition&gt;2020/12/03&lt;/edition&gt;&lt;dates&gt;&lt;year&gt;2020&lt;/year&gt;&lt;pub-dates&gt;&lt;date&gt;Dec 1&lt;/date&gt;&lt;/pub-dates&gt;&lt;/dates&gt;&lt;isbn&gt;2045-2322 (Electronic)&amp;#xD;2045-2322 (Linking)&lt;/isbn&gt;&lt;accession-num&gt;33262373&lt;/accession-num&gt;&lt;urls&gt;&lt;related-urls&gt;&lt;url&gt;https://www.ncbi.nlm.nih.gov/pubmed/33262373&lt;/url&gt;&lt;/related-urls&gt;&lt;/urls&gt;&lt;custom2&gt;PMC7708433&lt;/custom2&gt;&lt;electronic-resource-num&gt;10.1038/s41598-020-77343-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405BE6F9" w14:textId="77777777" w:rsidTr="003234C5">
        <w:trPr>
          <w:jc w:val="center"/>
        </w:trPr>
        <w:tc>
          <w:tcPr>
            <w:tcW w:w="1360" w:type="dxa"/>
          </w:tcPr>
          <w:p w14:paraId="6A2589B0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200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2</w:t>
            </w:r>
          </w:p>
          <w:p w14:paraId="3D200B3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</w:t>
            </w:r>
            <w:r w:rsidRPr="0047751B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icd</w:t>
            </w: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90" w:type="dxa"/>
          </w:tcPr>
          <w:p w14:paraId="115B148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6E2E2BF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139-LRPVRYFTGVPSPVKTPE-156</w:t>
            </w:r>
          </w:p>
        </w:tc>
        <w:tc>
          <w:tcPr>
            <w:tcW w:w="3260" w:type="dxa"/>
          </w:tcPr>
          <w:p w14:paraId="7C59AF2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17A1079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17AC198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0B257BDC" w14:textId="77777777" w:rsidTr="003234C5">
        <w:trPr>
          <w:jc w:val="center"/>
        </w:trPr>
        <w:tc>
          <w:tcPr>
            <w:tcW w:w="1360" w:type="dxa"/>
          </w:tcPr>
          <w:p w14:paraId="20B8A843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398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2*</w:t>
            </w:r>
          </w:p>
          <w:p w14:paraId="671BE8F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</w:t>
            </w:r>
            <w:r w:rsidRPr="0047751B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sucB</w:t>
            </w: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990" w:type="dxa"/>
          </w:tcPr>
          <w:p w14:paraId="34C4D7F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7E9D29B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6E554FC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59E2757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5FC1068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aWdpbDwvQXV0aG9yPjxZZWFyPjIwMTA8L1llYXI+PFJl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aWdpbDwvQXV0aG9yPjxZZWFyPjIwMTA8L1llYXI+PFJl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, 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313EB554" w14:textId="77777777" w:rsidTr="003234C5">
        <w:trPr>
          <w:jc w:val="center"/>
        </w:trPr>
        <w:tc>
          <w:tcPr>
            <w:tcW w:w="1360" w:type="dxa"/>
          </w:tcPr>
          <w:p w14:paraId="380D6D9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7631AB9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6A91B8F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231-RLGFMSFFTKAVVEALKRF-249</w:t>
            </w:r>
          </w:p>
          <w:p w14:paraId="7371E39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382-REAVLFLVTIKELLEDP-398</w:t>
            </w:r>
          </w:p>
        </w:tc>
        <w:tc>
          <w:tcPr>
            <w:tcW w:w="3260" w:type="dxa"/>
          </w:tcPr>
          <w:p w14:paraId="7334644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3BF8DF6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559E340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4BAAE8C2" w14:textId="77777777" w:rsidTr="003234C5">
        <w:trPr>
          <w:jc w:val="center"/>
        </w:trPr>
        <w:tc>
          <w:tcPr>
            <w:tcW w:w="1360" w:type="dxa"/>
          </w:tcPr>
          <w:p w14:paraId="4DBF279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395F928B" w14:textId="77777777" w:rsidR="008432E0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oat &amp;</w:t>
            </w:r>
          </w:p>
          <w:p w14:paraId="2285B68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7EB8900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0979D90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eta-analysis with Goat and Human Serology Testing</w:t>
            </w:r>
          </w:p>
        </w:tc>
        <w:tc>
          <w:tcPr>
            <w:tcW w:w="900" w:type="dxa"/>
          </w:tcPr>
          <w:p w14:paraId="2287807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435915E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ller&lt;/Author&gt;&lt;Year&gt;2020&lt;/Year&gt;&lt;RecNum&gt;31&lt;/RecNum&gt;&lt;DisplayText&gt;(5)&lt;/DisplayText&gt;&lt;record&gt;&lt;rec-number&gt;31&lt;/rec-number&gt;&lt;foreign-keys&gt;&lt;key app="EN" db-id="s20e5dzt725rvoew5p3xd50rdf00pe9ztzwd" timestamp="1608046844"&gt;31&lt;/key&gt;&lt;/foreign-keys&gt;&lt;ref-type name="Journal Article"&gt;17&lt;/ref-type&gt;&lt;contributors&gt;&lt;authors&gt;&lt;author&gt;Miller, H. K.&lt;/author&gt;&lt;author&gt;Kersh, G. J.&lt;/author&gt;&lt;/authors&gt;&lt;/contributors&gt;&lt;auth-address&gt;Rickettsial Zoonoses Branch, Centers for Disease Control and Prevention, Atlanta, GA, USA. lvj5@cdc.gov.&amp;#xD;Rickettsial Zoonoses Branch, Centers for Disease Control and Prevention, Atlanta, GA, USA.&lt;/auth-address&gt;&lt;titles&gt;&lt;title&gt;Analysis of recombinant proteins for Q fever diagnostics&lt;/title&gt;&lt;secondary-title&gt;Sci Rep&lt;/secondary-title&gt;&lt;/titles&gt;&lt;periodical&gt;&lt;full-title&gt;Sci Rep&lt;/full-title&gt;&lt;/periodical&gt;&lt;pages&gt;20934&lt;/pages&gt;&lt;volume&gt;10&lt;/volume&gt;&lt;number&gt;1&lt;/number&gt;&lt;edition&gt;2020/12/03&lt;/edition&gt;&lt;dates&gt;&lt;year&gt;2020&lt;/year&gt;&lt;pub-dates&gt;&lt;date&gt;Dec 1&lt;/date&gt;&lt;/pub-dates&gt;&lt;/dates&gt;&lt;isbn&gt;2045-2322 (Electronic)&amp;#xD;2045-2322 (Linking)&lt;/isbn&gt;&lt;accession-num&gt;33262373&lt;/accession-num&gt;&lt;urls&gt;&lt;related-urls&gt;&lt;url&gt;https://www.ncbi.nlm.nih.gov/pubmed/33262373&lt;/url&gt;&lt;/related-urls&gt;&lt;/urls&gt;&lt;custom2&gt;PMC7708433&lt;/custom2&gt;&lt;electronic-resource-num&gt;10.1038/s41598-020-77343-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78240D5F" w14:textId="77777777" w:rsidTr="003234C5">
        <w:trPr>
          <w:jc w:val="center"/>
        </w:trPr>
        <w:tc>
          <w:tcPr>
            <w:tcW w:w="1360" w:type="dxa"/>
          </w:tcPr>
          <w:p w14:paraId="76B03523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416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990" w:type="dxa"/>
          </w:tcPr>
          <w:p w14:paraId="60F377A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7742FA5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74-IARYFMVNISQLIGEE-89</w:t>
            </w:r>
          </w:p>
        </w:tc>
        <w:tc>
          <w:tcPr>
            <w:tcW w:w="3260" w:type="dxa"/>
          </w:tcPr>
          <w:p w14:paraId="5F8ADB4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6D0B46C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64A7102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6BA9605A" w14:textId="77777777" w:rsidTr="003234C5">
        <w:trPr>
          <w:jc w:val="center"/>
        </w:trPr>
        <w:tc>
          <w:tcPr>
            <w:tcW w:w="1360" w:type="dxa"/>
          </w:tcPr>
          <w:p w14:paraId="1A21E7DB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513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2*</w:t>
            </w:r>
          </w:p>
        </w:tc>
        <w:tc>
          <w:tcPr>
            <w:tcW w:w="990" w:type="dxa"/>
          </w:tcPr>
          <w:p w14:paraId="21C8773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2292CE8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7509DE7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16A7873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33FC287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igil&lt;/Author&gt;&lt;Year&gt;2010&lt;/Year&gt;&lt;RecNum&gt;9&lt;/RecNum&gt;&lt;DisplayText&gt;(3)&lt;/DisplayText&gt;&lt;record&gt;&lt;rec-number&gt;9&lt;/rec-number&gt;&lt;foreign-keys&gt;&lt;key app="EN" db-id="s20e5dzt725rvoew5p3xd50rdf00pe9ztzwd" timestamp="1595449836"&gt;9&lt;/key&gt;&lt;/foreign-keys&gt;&lt;ref-type name="Journal Article"&gt;17&lt;/ref-type&gt;&lt;contributors&gt;&lt;authors&gt;&lt;author&gt;Vigil, A.&lt;/author&gt;&lt;author&gt;Ortega, R.&lt;/author&gt;&lt;author&gt;Nakajima-Sasaki, R.&lt;/author&gt;&lt;author&gt;Pablo, J.&lt;/author&gt;&lt;author&gt;Molina, D. M.&lt;/author&gt;&lt;author&gt;Chao, C. C.&lt;/author&gt;&lt;author&gt;Chen, H. W.&lt;/author&gt;&lt;author&gt;Ching, W. M.&lt;/author&gt;&lt;author&gt;Felgner, P. L.&lt;/author&gt;&lt;/authors&gt;&lt;/contributors&gt;&lt;auth-address&gt;Department of Medicine, Division of Infectious Diseases, University of California, Irvine, CA 92697, USA. vigila@uci.edu&lt;/auth-address&gt;&lt;titles&gt;&lt;title&gt;Genome-wide profiling of humoral immune response to Coxiella burnetii infection by protein microarray&lt;/title&gt;&lt;secondary-title&gt;Proteomics&lt;/secondary-title&gt;&lt;/titles&gt;&lt;pages&gt;2259-69&lt;/pages&gt;&lt;volume&gt;10&lt;/volume&gt;&lt;number&gt;12&lt;/number&gt;&lt;edition&gt;2010/04/15&lt;/edition&gt;&lt;keywords&gt;&lt;keyword&gt;Coxiella burnetii/genetics/*immunology&lt;/keyword&gt;&lt;keyword&gt;Gene Expression Profiling&lt;/keyword&gt;&lt;keyword&gt;Humans&lt;/keyword&gt;&lt;keyword&gt;Immunity, Humoral/*genetics/*immunology&lt;/keyword&gt;&lt;keyword&gt;Open Reading Frames/genetics&lt;/keyword&gt;&lt;keyword&gt;Polymerase Chain Reaction&lt;/keyword&gt;&lt;keyword&gt;Protein Array Analysis/*methods&lt;/keyword&gt;&lt;keyword&gt;Q Fever/*immunology/microbiology&lt;/keyword&gt;&lt;/keywords&gt;&lt;dates&gt;&lt;year&gt;2010&lt;/year&gt;&lt;pub-dates&gt;&lt;date&gt;Jun&lt;/date&gt;&lt;/pub-dates&gt;&lt;/dates&gt;&lt;isbn&gt;1615-9861 (Electronic)&amp;#xD;1615-9853 (Linking)&lt;/isbn&gt;&lt;accession-num&gt;20391532&lt;/accession-num&gt;&lt;urls&gt;&lt;related-urls&gt;&lt;url&gt;https://www.ncbi.nlm.nih.gov/pubmed/20391532&lt;/url&gt;&lt;/related-urls&gt;&lt;/urls&gt;&lt;custom2&gt;PMC2892821&lt;/custom2&gt;&lt;electronic-resource-num&gt;10.1002/pmic.20100006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2B8341B5" w14:textId="77777777" w:rsidTr="003234C5">
        <w:trPr>
          <w:jc w:val="center"/>
        </w:trPr>
        <w:tc>
          <w:tcPr>
            <w:tcW w:w="1360" w:type="dxa"/>
          </w:tcPr>
          <w:p w14:paraId="5BE257F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1554FDD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789ADE8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137-QGHIINIGSISSHQV-151</w:t>
            </w:r>
          </w:p>
          <w:p w14:paraId="6858789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208-EAVYKGFTPLKAEDIAEA-225</w:t>
            </w:r>
          </w:p>
        </w:tc>
        <w:tc>
          <w:tcPr>
            <w:tcW w:w="3260" w:type="dxa"/>
          </w:tcPr>
          <w:p w14:paraId="25177A6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10BF555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173A1D5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4083E192" w14:textId="77777777" w:rsidTr="003234C5">
        <w:trPr>
          <w:jc w:val="center"/>
        </w:trPr>
        <w:tc>
          <w:tcPr>
            <w:tcW w:w="1360" w:type="dxa"/>
          </w:tcPr>
          <w:p w14:paraId="657C86B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7548B24E" w14:textId="77777777" w:rsidR="008432E0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oat &amp;</w:t>
            </w:r>
          </w:p>
          <w:p w14:paraId="00ED516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2B5881A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7D72EE6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eta-analysis with Goat and Human Serology Testing</w:t>
            </w:r>
          </w:p>
        </w:tc>
        <w:tc>
          <w:tcPr>
            <w:tcW w:w="900" w:type="dxa"/>
          </w:tcPr>
          <w:p w14:paraId="3D320CF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4427A8C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ller&lt;/Author&gt;&lt;Year&gt;2020&lt;/Year&gt;&lt;RecNum&gt;31&lt;/RecNum&gt;&lt;DisplayText&gt;(5)&lt;/DisplayText&gt;&lt;record&gt;&lt;rec-number&gt;31&lt;/rec-number&gt;&lt;foreign-keys&gt;&lt;key app="EN" db-id="s20e5dzt725rvoew5p3xd50rdf00pe9ztzwd" timestamp="1608046844"&gt;31&lt;/key&gt;&lt;/foreign-keys&gt;&lt;ref-type name="Journal Article"&gt;17&lt;/ref-type&gt;&lt;contributors&gt;&lt;authors&gt;&lt;author&gt;Miller, H. K.&lt;/author&gt;&lt;author&gt;Kersh, G. J.&lt;/author&gt;&lt;/authors&gt;&lt;/contributors&gt;&lt;auth-address&gt;Rickettsial Zoonoses Branch, Centers for Disease Control and Prevention, Atlanta, GA, USA. lvj5@cdc.gov.&amp;#xD;Rickettsial Zoonoses Branch, Centers for Disease Control and Prevention, Atlanta, GA, USA.&lt;/auth-address&gt;&lt;titles&gt;&lt;title&gt;Analysis of recombinant proteins for Q fever diagnostics&lt;/title&gt;&lt;secondary-title&gt;Sci Rep&lt;/secondary-title&gt;&lt;/titles&gt;&lt;periodical&gt;&lt;full-title&gt;Sci Rep&lt;/full-title&gt;&lt;/periodical&gt;&lt;pages&gt;20934&lt;/pages&gt;&lt;volume&gt;10&lt;/volume&gt;&lt;number&gt;1&lt;/number&gt;&lt;edition&gt;2020/12/03&lt;/edition&gt;&lt;dates&gt;&lt;year&gt;2020&lt;/year&gt;&lt;pub-dates&gt;&lt;date&gt;Dec 1&lt;/date&gt;&lt;/pub-dates&gt;&lt;/dates&gt;&lt;isbn&gt;2045-2322 (Electronic)&amp;#xD;2045-2322 (Linking)&lt;/isbn&gt;&lt;accession-num&gt;33262373&lt;/accession-num&gt;&lt;urls&gt;&lt;related-urls&gt;&lt;url&gt;https://www.ncbi.nlm.nih.gov/pubmed/33262373&lt;/url&gt;&lt;/related-urls&gt;&lt;/urls&gt;&lt;custom2&gt;PMC7708433&lt;/custom2&gt;&lt;electronic-resource-num&gt;10.1038/s41598-020-77343-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286BEAA5" w14:textId="77777777" w:rsidTr="003234C5">
        <w:trPr>
          <w:jc w:val="center"/>
        </w:trPr>
        <w:tc>
          <w:tcPr>
            <w:tcW w:w="1360" w:type="dxa"/>
          </w:tcPr>
          <w:p w14:paraId="1E7165BF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64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2</w:t>
            </w:r>
          </w:p>
          <w:p w14:paraId="7F5923B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dotB)</w:t>
            </w:r>
          </w:p>
        </w:tc>
        <w:tc>
          <w:tcPr>
            <w:tcW w:w="990" w:type="dxa"/>
          </w:tcPr>
          <w:p w14:paraId="19BBAFF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</w:tcPr>
          <w:p w14:paraId="505B8A0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193-YDSLTTPTASVCQSE-207</w:t>
            </w:r>
          </w:p>
          <w:p w14:paraId="62C9FCF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269-RLVGSFPAEERIGRT-283</w:t>
            </w:r>
          </w:p>
        </w:tc>
        <w:tc>
          <w:tcPr>
            <w:tcW w:w="3260" w:type="dxa"/>
          </w:tcPr>
          <w:p w14:paraId="79FA56D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 xml:space="preserve">IFN-γ and Antibody Production </w:t>
            </w:r>
          </w:p>
        </w:tc>
        <w:tc>
          <w:tcPr>
            <w:tcW w:w="900" w:type="dxa"/>
          </w:tcPr>
          <w:p w14:paraId="13E2380C" w14:textId="77777777" w:rsidR="008432E0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&amp; </w:t>
            </w:r>
          </w:p>
          <w:p w14:paraId="688CD1D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7D5B08C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MTwvWWVhcj48UmVj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MTwvWWVhcj48UmVj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21F47073" w14:textId="77777777" w:rsidTr="003234C5">
        <w:trPr>
          <w:jc w:val="center"/>
        </w:trPr>
        <w:tc>
          <w:tcPr>
            <w:tcW w:w="1360" w:type="dxa"/>
          </w:tcPr>
          <w:p w14:paraId="4F1592A2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lastRenderedPageBreak/>
              <w:t>CBU_1706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2*</w:t>
            </w:r>
          </w:p>
        </w:tc>
        <w:tc>
          <w:tcPr>
            <w:tcW w:w="990" w:type="dxa"/>
          </w:tcPr>
          <w:p w14:paraId="09A730C3" w14:textId="77777777" w:rsidR="008432E0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oat &amp;</w:t>
            </w:r>
          </w:p>
          <w:p w14:paraId="6E066F7F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07F03FF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26D3B9A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eta-analysis with Goat and Human Serology Testing</w:t>
            </w:r>
          </w:p>
        </w:tc>
        <w:tc>
          <w:tcPr>
            <w:tcW w:w="900" w:type="dxa"/>
          </w:tcPr>
          <w:p w14:paraId="238544D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4AAE761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ller&lt;/Author&gt;&lt;Year&gt;2020&lt;/Year&gt;&lt;RecNum&gt;31&lt;/RecNum&gt;&lt;DisplayText&gt;(5)&lt;/DisplayText&gt;&lt;record&gt;&lt;rec-number&gt;31&lt;/rec-number&gt;&lt;foreign-keys&gt;&lt;key app="EN" db-id="s20e5dzt725rvoew5p3xd50rdf00pe9ztzwd" timestamp="1608046844"&gt;31&lt;/key&gt;&lt;/foreign-keys&gt;&lt;ref-type name="Journal Article"&gt;17&lt;/ref-type&gt;&lt;contributors&gt;&lt;authors&gt;&lt;author&gt;Miller, H. K.&lt;/author&gt;&lt;author&gt;Kersh, G. J.&lt;/author&gt;&lt;/authors&gt;&lt;/contributors&gt;&lt;auth-address&gt;Rickettsial Zoonoses Branch, Centers for Disease Control and Prevention, Atlanta, GA, USA. lvj5@cdc.gov.&amp;#xD;Rickettsial Zoonoses Branch, Centers for Disease Control and Prevention, Atlanta, GA, USA.&lt;/auth-address&gt;&lt;titles&gt;&lt;title&gt;Analysis of recombinant proteins for Q fever diagnostics&lt;/title&gt;&lt;secondary-title&gt;Sci Rep&lt;/secondary-title&gt;&lt;/titles&gt;&lt;periodical&gt;&lt;full-title&gt;Sci Rep&lt;/full-title&gt;&lt;/periodical&gt;&lt;pages&gt;20934&lt;/pages&gt;&lt;volume&gt;10&lt;/volume&gt;&lt;number&gt;1&lt;/number&gt;&lt;edition&gt;2020/12/03&lt;/edition&gt;&lt;dates&gt;&lt;year&gt;2020&lt;/year&gt;&lt;pub-dates&gt;&lt;date&gt;Dec 1&lt;/date&gt;&lt;/pub-dates&gt;&lt;/dates&gt;&lt;isbn&gt;2045-2322 (Electronic)&amp;#xD;2045-2322 (Linking)&lt;/isbn&gt;&lt;accession-num&gt;33262373&lt;/accession-num&gt;&lt;urls&gt;&lt;related-urls&gt;&lt;url&gt;https://www.ncbi.nlm.nih.gov/pubmed/33262373&lt;/url&gt;&lt;/related-urls&gt;&lt;/urls&gt;&lt;custom2&gt;PMC7708433&lt;/custom2&gt;&lt;electronic-resource-num&gt;10.1038/s41598-020-77343-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72A1390D" w14:textId="77777777" w:rsidTr="003234C5">
        <w:trPr>
          <w:jc w:val="center"/>
        </w:trPr>
        <w:tc>
          <w:tcPr>
            <w:tcW w:w="1360" w:type="dxa"/>
          </w:tcPr>
          <w:p w14:paraId="398AB26F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716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2*</w:t>
            </w:r>
          </w:p>
          <w:p w14:paraId="18EC312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gcvT)</w:t>
            </w:r>
          </w:p>
        </w:tc>
        <w:tc>
          <w:tcPr>
            <w:tcW w:w="990" w:type="dxa"/>
          </w:tcPr>
          <w:p w14:paraId="382777E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5D3053C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373-KIPVKIIKPPFVRRG-387</w:t>
            </w:r>
          </w:p>
        </w:tc>
        <w:tc>
          <w:tcPr>
            <w:tcW w:w="3260" w:type="dxa"/>
          </w:tcPr>
          <w:p w14:paraId="220AD83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1516083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09468D23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0B1AF6DE" w14:textId="77777777" w:rsidTr="003234C5">
        <w:trPr>
          <w:jc w:val="center"/>
        </w:trPr>
        <w:tc>
          <w:tcPr>
            <w:tcW w:w="1360" w:type="dxa"/>
          </w:tcPr>
          <w:p w14:paraId="2E16908C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718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2*</w:t>
            </w:r>
          </w:p>
          <w:p w14:paraId="32B4293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groEL)</w:t>
            </w:r>
          </w:p>
        </w:tc>
        <w:tc>
          <w:tcPr>
            <w:tcW w:w="990" w:type="dxa"/>
          </w:tcPr>
          <w:p w14:paraId="449D30F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</w:tcPr>
          <w:p w14:paraId="5D6B55D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474-DVNYGYNAATGEYGD-488</w:t>
            </w:r>
          </w:p>
        </w:tc>
        <w:tc>
          <w:tcPr>
            <w:tcW w:w="3260" w:type="dxa"/>
          </w:tcPr>
          <w:p w14:paraId="79C9974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Immunologic Response in Immunized Mice</w:t>
            </w:r>
          </w:p>
        </w:tc>
        <w:tc>
          <w:tcPr>
            <w:tcW w:w="900" w:type="dxa"/>
          </w:tcPr>
          <w:p w14:paraId="45BCC3F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75B7112E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ong&lt;/Author&gt;&lt;Year&gt;2014&lt;/Year&gt;&lt;RecNum&gt;7&lt;/RecNum&gt;&lt;DisplayText&gt;(2)&lt;/DisplayText&gt;&lt;record&gt;&lt;rec-number&gt;7&lt;/rec-number&gt;&lt;foreign-keys&gt;&lt;key app="EN" db-id="s20e5dzt725rvoew5p3xd50rdf00pe9ztzwd" timestamp="1595347352"&gt;7&lt;/key&gt;&lt;/foreign-keys&gt;&lt;ref-type name="Journal Article"&gt;17&lt;/ref-type&gt;&lt;contributors&gt;&lt;authors&gt;&lt;author&gt;Xiong, X.&lt;/author&gt;&lt;author&gt;Qi, Y.&lt;/author&gt;&lt;author&gt;Jiao, J.&lt;/author&gt;&lt;author&gt;Gong, W.&lt;/author&gt;&lt;author&gt;Duan, C.&lt;/author&gt;&lt;author&gt;Wen, B.&lt;/author&gt;&lt;/authors&gt;&lt;/contributors&gt;&lt;auth-address&gt;State Key Laboratory of Pathogen and Biosecurity, Beijing Institute of Microbiology and Epidemiology, Beijing, China.&lt;/auth-address&gt;&lt;titles&gt;&lt;title&gt;Exploratory study on Th1 epitope-induced protective immunity against Coxiella burnetii infection&lt;/title&gt;&lt;secondary-title&gt;PLoS One&lt;/secondary-title&gt;&lt;/titles&gt;&lt;pages&gt;e87206&lt;/pages&gt;&lt;volume&gt;9&lt;/volume&gt;&lt;number&gt;1&lt;/number&gt;&lt;edition&gt;2014/02/06&lt;/edition&gt;&lt;keywords&gt;&lt;keyword&gt;Animals&lt;/keyword&gt;&lt;keyword&gt;Antibodies, Bacterial/immunology&lt;/keyword&gt;&lt;keyword&gt;Antigens, Bacterial/immunology&lt;/keyword&gt;&lt;keyword&gt;Bacterial Vaccines/*immunology&lt;/keyword&gt;&lt;keyword&gt;CD4-Positive T-Lymphocytes/immunology&lt;/keyword&gt;&lt;keyword&gt;Coxiella burnetii/*immunology&lt;/keyword&gt;&lt;keyword&gt;Epitopes/*immunology&lt;/keyword&gt;&lt;keyword&gt;Female&lt;/keyword&gt;&lt;keyword&gt;Interferon-gamma/immunology&lt;/keyword&gt;&lt;keyword&gt;Interleukin-12/immunology&lt;/keyword&gt;&lt;keyword&gt;Interleukin-2/immunology&lt;/keyword&gt;&lt;keyword&gt;Mice&lt;/keyword&gt;&lt;keyword&gt;Mice, Inbred C57BL&lt;/keyword&gt;&lt;keyword&gt;Q Fever/*immunology&lt;/keyword&gt;&lt;keyword&gt;Th1 Cells/*immunology&lt;/keyword&gt;&lt;keyword&gt;Tumor Necrosis Factor-alpha/immunology&lt;/keyword&gt;&lt;/keywords&gt;&lt;dates&gt;&lt;year&gt;2014&lt;/year&gt;&lt;/dates&gt;&lt;isbn&gt;1932-6203 (Electronic)&amp;#xD;1932-6203 (Linking)&lt;/isbn&gt;&lt;accession-num&gt;24498044&lt;/accession-num&gt;&lt;urls&gt;&lt;related-urls&gt;&lt;url&gt;https://www.ncbi.nlm.nih.gov/pubmed/24498044&lt;/url&gt;&lt;/related-urls&gt;&lt;/urls&gt;&lt;custom2&gt;PMC3907486&lt;/custom2&gt;&lt;electronic-resource-num&gt;10.1371/journal.pone.008720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13489CF1" w14:textId="77777777" w:rsidTr="003234C5">
        <w:trPr>
          <w:jc w:val="center"/>
        </w:trPr>
        <w:tc>
          <w:tcPr>
            <w:tcW w:w="1360" w:type="dxa"/>
          </w:tcPr>
          <w:p w14:paraId="247D5E8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990" w:type="dxa"/>
          </w:tcPr>
          <w:p w14:paraId="789FCCCF" w14:textId="77777777" w:rsidR="008432E0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oat &amp;</w:t>
            </w:r>
          </w:p>
          <w:p w14:paraId="25811FC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65AC010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12AF980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eta-analysis with Goat and Human Serology Testing</w:t>
            </w:r>
          </w:p>
        </w:tc>
        <w:tc>
          <w:tcPr>
            <w:tcW w:w="900" w:type="dxa"/>
          </w:tcPr>
          <w:p w14:paraId="7567E00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2D0AD2E0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ller&lt;/Author&gt;&lt;Year&gt;2020&lt;/Year&gt;&lt;RecNum&gt;31&lt;/RecNum&gt;&lt;DisplayText&gt;(5)&lt;/DisplayText&gt;&lt;record&gt;&lt;rec-number&gt;31&lt;/rec-number&gt;&lt;foreign-keys&gt;&lt;key app="EN" db-id="s20e5dzt725rvoew5p3xd50rdf00pe9ztzwd" timestamp="1608046844"&gt;31&lt;/key&gt;&lt;/foreign-keys&gt;&lt;ref-type name="Journal Article"&gt;17&lt;/ref-type&gt;&lt;contributors&gt;&lt;authors&gt;&lt;author&gt;Miller, H. K.&lt;/author&gt;&lt;author&gt;Kersh, G. J.&lt;/author&gt;&lt;/authors&gt;&lt;/contributors&gt;&lt;auth-address&gt;Rickettsial Zoonoses Branch, Centers for Disease Control and Prevention, Atlanta, GA, USA. lvj5@cdc.gov.&amp;#xD;Rickettsial Zoonoses Branch, Centers for Disease Control and Prevention, Atlanta, GA, USA.&lt;/auth-address&gt;&lt;titles&gt;&lt;title&gt;Analysis of recombinant proteins for Q fever diagnostics&lt;/title&gt;&lt;secondary-title&gt;Sci Rep&lt;/secondary-title&gt;&lt;/titles&gt;&lt;periodical&gt;&lt;full-title&gt;Sci Rep&lt;/full-title&gt;&lt;/periodical&gt;&lt;pages&gt;20934&lt;/pages&gt;&lt;volume&gt;10&lt;/volume&gt;&lt;number&gt;1&lt;/number&gt;&lt;edition&gt;2020/12/03&lt;/edition&gt;&lt;dates&gt;&lt;year&gt;2020&lt;/year&gt;&lt;pub-dates&gt;&lt;date&gt;Dec 1&lt;/date&gt;&lt;/pub-dates&gt;&lt;/dates&gt;&lt;isbn&gt;2045-2322 (Electronic)&amp;#xD;2045-2322 (Linking)&lt;/isbn&gt;&lt;accession-num&gt;33262373&lt;/accession-num&gt;&lt;urls&gt;&lt;related-urls&gt;&lt;url&gt;https://www.ncbi.nlm.nih.gov/pubmed/33262373&lt;/url&gt;&lt;/related-urls&gt;&lt;/urls&gt;&lt;custom2&gt;PMC7708433&lt;/custom2&gt;&lt;electronic-resource-num&gt;10.1038/s41598-020-77343-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3B374D85" w14:textId="77777777" w:rsidTr="003234C5">
        <w:trPr>
          <w:jc w:val="center"/>
        </w:trPr>
        <w:tc>
          <w:tcPr>
            <w:tcW w:w="1360" w:type="dxa"/>
          </w:tcPr>
          <w:p w14:paraId="63B97A8D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719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2*</w:t>
            </w:r>
          </w:p>
          <w:p w14:paraId="5D9F6B7B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groES)</w:t>
            </w:r>
          </w:p>
        </w:tc>
        <w:tc>
          <w:tcPr>
            <w:tcW w:w="990" w:type="dxa"/>
          </w:tcPr>
          <w:p w14:paraId="47EB3BF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2668CE0C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</w:tcPr>
          <w:p w14:paraId="1DB56F3D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Serology against Protein Microarray</w:t>
            </w:r>
          </w:p>
        </w:tc>
        <w:tc>
          <w:tcPr>
            <w:tcW w:w="900" w:type="dxa"/>
          </w:tcPr>
          <w:p w14:paraId="5479389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</w:tcPr>
          <w:p w14:paraId="497C28D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igil&lt;/Author&gt;&lt;Year&gt;2010&lt;/Year&gt;&lt;RecNum&gt;9&lt;/RecNum&gt;&lt;DisplayText&gt;(3)&lt;/DisplayText&gt;&lt;record&gt;&lt;rec-number&gt;9&lt;/rec-number&gt;&lt;foreign-keys&gt;&lt;key app="EN" db-id="s20e5dzt725rvoew5p3xd50rdf00pe9ztzwd" timestamp="1595449836"&gt;9&lt;/key&gt;&lt;/foreign-keys&gt;&lt;ref-type name="Journal Article"&gt;17&lt;/ref-type&gt;&lt;contributors&gt;&lt;authors&gt;&lt;author&gt;Vigil, A.&lt;/author&gt;&lt;author&gt;Ortega, R.&lt;/author&gt;&lt;author&gt;Nakajima-Sasaki, R.&lt;/author&gt;&lt;author&gt;Pablo, J.&lt;/author&gt;&lt;author&gt;Molina, D. M.&lt;/author&gt;&lt;author&gt;Chao, C. C.&lt;/author&gt;&lt;author&gt;Chen, H. W.&lt;/author&gt;&lt;author&gt;Ching, W. M.&lt;/author&gt;&lt;author&gt;Felgner, P. L.&lt;/author&gt;&lt;/authors&gt;&lt;/contributors&gt;&lt;auth-address&gt;Department of Medicine, Division of Infectious Diseases, University of California, Irvine, CA 92697, USA. vigila@uci.edu&lt;/auth-address&gt;&lt;titles&gt;&lt;title&gt;Genome-wide profiling of humoral immune response to Coxiella burnetii infection by protein microarray&lt;/title&gt;&lt;secondary-title&gt;Proteomics&lt;/secondary-title&gt;&lt;/titles&gt;&lt;pages&gt;2259-69&lt;/pages&gt;&lt;volume&gt;10&lt;/volume&gt;&lt;number&gt;12&lt;/number&gt;&lt;edition&gt;2010/04/15&lt;/edition&gt;&lt;keywords&gt;&lt;keyword&gt;Coxiella burnetii/genetics/*immunology&lt;/keyword&gt;&lt;keyword&gt;Gene Expression Profiling&lt;/keyword&gt;&lt;keyword&gt;Humans&lt;/keyword&gt;&lt;keyword&gt;Immunity, Humoral/*genetics/*immunology&lt;/keyword&gt;&lt;keyword&gt;Open Reading Frames/genetics&lt;/keyword&gt;&lt;keyword&gt;Polymerase Chain Reaction&lt;/keyword&gt;&lt;keyword&gt;Protein Array Analysis/*methods&lt;/keyword&gt;&lt;keyword&gt;Q Fever/*immunology/microbiology&lt;/keyword&gt;&lt;/keywords&gt;&lt;dates&gt;&lt;year&gt;2010&lt;/year&gt;&lt;pub-dates&gt;&lt;date&gt;Jun&lt;/date&gt;&lt;/pub-dates&gt;&lt;/dates&gt;&lt;isbn&gt;1615-9861 (Electronic)&amp;#xD;1615-9853 (Linking)&lt;/isbn&gt;&lt;accession-num&gt;20391532&lt;/accession-num&gt;&lt;urls&gt;&lt;related-urls&gt;&lt;url&gt;https://www.ncbi.nlm.nih.gov/pubmed/20391532&lt;/url&gt;&lt;/related-urls&gt;&lt;/urls&gt;&lt;custom2&gt;PMC2892821&lt;/custom2&gt;&lt;electronic-resource-num&gt;10.1002/pmic.20100006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56E52BD5" w14:textId="77777777" w:rsidTr="003234C5">
        <w:trPr>
          <w:jc w:val="center"/>
        </w:trPr>
        <w:tc>
          <w:tcPr>
            <w:tcW w:w="1360" w:type="dxa"/>
          </w:tcPr>
          <w:p w14:paraId="53A5AE7F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47751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183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990" w:type="dxa"/>
          </w:tcPr>
          <w:p w14:paraId="16242D68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Human</w:t>
            </w:r>
          </w:p>
        </w:tc>
        <w:tc>
          <w:tcPr>
            <w:tcW w:w="3670" w:type="dxa"/>
          </w:tcPr>
          <w:p w14:paraId="04EEBE8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291-PDYVLNAVNHIRYKP-305</w:t>
            </w:r>
          </w:p>
          <w:p w14:paraId="560F3EE4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416-MMEHLQNITNLVSTGRQGA-434</w:t>
            </w:r>
          </w:p>
        </w:tc>
        <w:tc>
          <w:tcPr>
            <w:tcW w:w="3260" w:type="dxa"/>
          </w:tcPr>
          <w:p w14:paraId="21EC9D7A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Bioinformatic Screening with IFN-γ Recall Production</w:t>
            </w:r>
          </w:p>
        </w:tc>
        <w:tc>
          <w:tcPr>
            <w:tcW w:w="900" w:type="dxa"/>
          </w:tcPr>
          <w:p w14:paraId="0D62135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HCII</w:t>
            </w:r>
          </w:p>
        </w:tc>
        <w:tc>
          <w:tcPr>
            <w:tcW w:w="630" w:type="dxa"/>
          </w:tcPr>
          <w:p w14:paraId="068C7EB2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vbHplbjwvQXV0aG9yPjxZZWFyPjIwMTk8L1llYXI+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432E0" w:rsidRPr="0047751B" w14:paraId="502E8041" w14:textId="77777777" w:rsidTr="003234C5">
        <w:trPr>
          <w:jc w:val="center"/>
        </w:trPr>
        <w:tc>
          <w:tcPr>
            <w:tcW w:w="1360" w:type="dxa"/>
            <w:shd w:val="clear" w:color="auto" w:fill="auto"/>
          </w:tcPr>
          <w:p w14:paraId="30CF7AEC" w14:textId="77777777" w:rsidR="008432E0" w:rsidRPr="00165AAA" w:rsidRDefault="008432E0" w:rsidP="003234C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BU_0008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  <w:t>3*</w:t>
            </w:r>
          </w:p>
        </w:tc>
        <w:tc>
          <w:tcPr>
            <w:tcW w:w="990" w:type="dxa"/>
            <w:shd w:val="clear" w:color="auto" w:fill="auto"/>
          </w:tcPr>
          <w:p w14:paraId="22AB82D5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urine</w:t>
            </w:r>
          </w:p>
        </w:tc>
        <w:tc>
          <w:tcPr>
            <w:tcW w:w="3670" w:type="dxa"/>
            <w:shd w:val="clear" w:color="auto" w:fill="auto"/>
          </w:tcPr>
          <w:p w14:paraId="28C6E9B7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60" w:type="dxa"/>
            <w:shd w:val="clear" w:color="auto" w:fill="auto"/>
          </w:tcPr>
          <w:p w14:paraId="7200DE21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7751B">
              <w:rPr>
                <w:rFonts w:ascii="Times New Roman" w:hAnsi="Times New Roman" w:cs="Times New Roman"/>
                <w:sz w:val="20"/>
                <w:szCs w:val="20"/>
              </w:rPr>
              <w:t>IFN-γ and Antibody Production</w:t>
            </w:r>
          </w:p>
        </w:tc>
        <w:tc>
          <w:tcPr>
            <w:tcW w:w="900" w:type="dxa"/>
            <w:shd w:val="clear" w:color="auto" w:fill="auto"/>
          </w:tcPr>
          <w:p w14:paraId="26569139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cell</w:t>
            </w:r>
          </w:p>
        </w:tc>
        <w:tc>
          <w:tcPr>
            <w:tcW w:w="630" w:type="dxa"/>
            <w:shd w:val="clear" w:color="auto" w:fill="auto"/>
          </w:tcPr>
          <w:p w14:paraId="620E0DA6" w14:textId="77777777" w:rsidR="008432E0" w:rsidRPr="0047751B" w:rsidRDefault="008432E0" w:rsidP="003234C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MTwvWWVhcj48UmVj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MTwvWWVhcj48UmVj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5A245533" w14:textId="77777777" w:rsidR="008432E0" w:rsidRPr="00927F06" w:rsidRDefault="008432E0" w:rsidP="00C765CD">
      <w:pPr>
        <w:rPr>
          <w:rFonts w:ascii="Times New Roman" w:hAnsi="Times New Roman" w:cs="Times New Roman"/>
          <w:sz w:val="24"/>
          <w:szCs w:val="24"/>
        </w:rPr>
      </w:pPr>
    </w:p>
    <w:p w14:paraId="2820638A" w14:textId="77777777" w:rsidR="00C765CD" w:rsidRDefault="00C765CD"/>
    <w:p w14:paraId="3650FAC1" w14:textId="77777777" w:rsidR="00C765CD" w:rsidRDefault="00C765CD"/>
    <w:p w14:paraId="2420E0E2" w14:textId="77777777" w:rsidR="008432E0" w:rsidRPr="008432E0" w:rsidRDefault="00C765CD" w:rsidP="008432E0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432E0" w:rsidRPr="008432E0">
        <w:t>1.</w:t>
      </w:r>
      <w:r w:rsidR="008432E0" w:rsidRPr="008432E0">
        <w:tab/>
        <w:t>Scholzen A, Richard G, Moise L, Baeten LA, Reeves PM, Martin WD, et al. Promiscuous Coxiella burnetii CD4 Epitope Clusters Associated With Human Recall Responses Are Candidates for a Novel T-Cell Targeted Multi-Epitope Q Fever Vaccine. Front Immunol. 2019;10:207.</w:t>
      </w:r>
    </w:p>
    <w:p w14:paraId="2CF9506F" w14:textId="77777777" w:rsidR="008432E0" w:rsidRPr="008432E0" w:rsidRDefault="008432E0" w:rsidP="008432E0">
      <w:pPr>
        <w:pStyle w:val="EndNoteBibliography"/>
        <w:spacing w:after="0"/>
      </w:pPr>
      <w:r w:rsidRPr="008432E0">
        <w:t>2.</w:t>
      </w:r>
      <w:r w:rsidRPr="008432E0">
        <w:tab/>
        <w:t>Xiong X, Qi Y, Jiao J, Gong W, Duan C, Wen B. Exploratory study on Th1 epitope-induced protective immunity against Coxiella burnetii infection. PLoS One. 2014;9(1):e87206.</w:t>
      </w:r>
    </w:p>
    <w:p w14:paraId="44E16FBD" w14:textId="77777777" w:rsidR="008432E0" w:rsidRPr="008432E0" w:rsidRDefault="008432E0" w:rsidP="008432E0">
      <w:pPr>
        <w:pStyle w:val="EndNoteBibliography"/>
        <w:spacing w:after="0"/>
      </w:pPr>
      <w:r w:rsidRPr="008432E0">
        <w:t>3.</w:t>
      </w:r>
      <w:r w:rsidRPr="008432E0">
        <w:tab/>
        <w:t>Vigil A, Ortega R, Nakajima-Sasaki R, Pablo J, Molina DM, Chao CC, et al. Genome-wide profiling of humoral immune response to Coxiella burnetii infection by protein microarray. Proteomics. 2010;10(12):2259-69.</w:t>
      </w:r>
    </w:p>
    <w:p w14:paraId="53C516DE" w14:textId="77777777" w:rsidR="008432E0" w:rsidRPr="008432E0" w:rsidRDefault="008432E0" w:rsidP="008432E0">
      <w:pPr>
        <w:pStyle w:val="EndNoteBibliography"/>
        <w:spacing w:after="0"/>
      </w:pPr>
      <w:r w:rsidRPr="008432E0">
        <w:t>4.</w:t>
      </w:r>
      <w:r w:rsidRPr="008432E0">
        <w:tab/>
        <w:t>Beare PA, Chen C, Bouman T, Pablo J, Unal B, Cockrell DC, et al. Candidate antigens for Q fever serodiagnosis revealed by immunoscreening of a Coxiella burnetii protein microarray. Clin Vaccine Immunol. 2008;15(12):1771-9.</w:t>
      </w:r>
    </w:p>
    <w:p w14:paraId="0325C689" w14:textId="77777777" w:rsidR="008432E0" w:rsidRPr="008432E0" w:rsidRDefault="008432E0" w:rsidP="008432E0">
      <w:pPr>
        <w:pStyle w:val="EndNoteBibliography"/>
        <w:spacing w:after="0"/>
      </w:pPr>
      <w:r w:rsidRPr="008432E0">
        <w:t>5.</w:t>
      </w:r>
      <w:r w:rsidRPr="008432E0">
        <w:tab/>
        <w:t>Miller HK, Kersh GJ. Analysis of recombinant proteins for Q fever diagnostics. Sci Rep. 2020;10(1):20934.</w:t>
      </w:r>
    </w:p>
    <w:p w14:paraId="31A57461" w14:textId="77777777" w:rsidR="008432E0" w:rsidRPr="008432E0" w:rsidRDefault="008432E0" w:rsidP="008432E0">
      <w:pPr>
        <w:pStyle w:val="EndNoteBibliography"/>
        <w:spacing w:after="0"/>
      </w:pPr>
      <w:r w:rsidRPr="008432E0">
        <w:t>6.</w:t>
      </w:r>
      <w:r w:rsidRPr="008432E0">
        <w:tab/>
        <w:t>Chen C, Dow C, Wang P, Sidney J, Read A, Harmsen A, et al. Identification of CD4+ T cell epitopes in C. burnetii antigens targeted by antibody responses. PLoS One. 2011;6(3):e17712.</w:t>
      </w:r>
    </w:p>
    <w:p w14:paraId="05D6D8B1" w14:textId="77777777" w:rsidR="008432E0" w:rsidRPr="008432E0" w:rsidRDefault="008432E0" w:rsidP="008432E0">
      <w:pPr>
        <w:pStyle w:val="EndNoteBibliography"/>
        <w:spacing w:after="0"/>
      </w:pPr>
      <w:r w:rsidRPr="008432E0">
        <w:t>7.</w:t>
      </w:r>
      <w:r w:rsidRPr="008432E0">
        <w:tab/>
        <w:t>Jaydari A, Forouharmehr A, Nazifi N. Determination of immunodominant scaffolds of Com1 and OmpH antigens of Coxiella burnetii. Microb Pathog. 2019;126:298-309.</w:t>
      </w:r>
    </w:p>
    <w:p w14:paraId="33476DB3" w14:textId="77777777" w:rsidR="008432E0" w:rsidRPr="008432E0" w:rsidRDefault="008432E0" w:rsidP="008432E0">
      <w:pPr>
        <w:pStyle w:val="EndNoteBibliography"/>
      </w:pPr>
      <w:r w:rsidRPr="008432E0">
        <w:t>8.</w:t>
      </w:r>
      <w:r w:rsidRPr="008432E0">
        <w:tab/>
        <w:t>Xiong X, Meng Y, Wang X, Qi Y, Li J, Duan C, et al. Mice immunized with bone marrow-derived dendritic cells stimulated with recombinant Coxiella burnetii Com1 and Mip demonstrate enhanced bacterial clearance in association with a Th1 immune response. Vaccine. 2012;30(48):6809-15.</w:t>
      </w:r>
    </w:p>
    <w:p w14:paraId="0A1D885B" w14:textId="262D4F49" w:rsidR="00C765CD" w:rsidRDefault="00C765CD">
      <w:r>
        <w:fldChar w:fldCharType="end"/>
      </w:r>
    </w:p>
    <w:sectPr w:rsidR="00C765C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765CD"/>
    <w:rsid w:val="0021080C"/>
    <w:rsid w:val="00221B50"/>
    <w:rsid w:val="0022631A"/>
    <w:rsid w:val="008432E0"/>
    <w:rsid w:val="00A40712"/>
    <w:rsid w:val="00B00161"/>
    <w:rsid w:val="00C765CD"/>
    <w:rsid w:val="00ED7565"/>
    <w:rsid w:val="00F149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A11A71"/>
  <w15:chartTrackingRefBased/>
  <w15:docId w15:val="{5606C478-3DF9-49B8-B6C0-2AA7DB8A8D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65CD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765C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765C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765C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765CD"/>
    <w:rPr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765C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765C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765C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765CD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C765CD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4</Pages>
  <Words>7181</Words>
  <Characters>40933</Characters>
  <Application>Microsoft Office Word</Application>
  <DocSecurity>0</DocSecurity>
  <Lines>341</Lines>
  <Paragraphs>96</Paragraphs>
  <ScaleCrop>false</ScaleCrop>
  <Company/>
  <LinksUpToDate>false</LinksUpToDate>
  <CharactersWithSpaces>480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right, Lindsay</dc:creator>
  <cp:keywords/>
  <dc:description/>
  <cp:lastModifiedBy> </cp:lastModifiedBy>
  <cp:revision>5</cp:revision>
  <dcterms:created xsi:type="dcterms:W3CDTF">2021-01-20T22:12:00Z</dcterms:created>
  <dcterms:modified xsi:type="dcterms:W3CDTF">2021-01-21T18:15:00Z</dcterms:modified>
</cp:coreProperties>
</file>